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17BCF7" w14:textId="77777777" w:rsidR="006E4797" w:rsidRDefault="006E4797" w:rsidP="00DA3C5C">
      <w:pPr>
        <w:rPr>
          <w:rFonts w:asciiTheme="majorHAnsi" w:hAnsiTheme="majorHAnsi" w:cstheme="majorHAnsi"/>
          <w:color w:val="808080"/>
        </w:rPr>
      </w:pPr>
    </w:p>
    <w:p w14:paraId="250347C8" w14:textId="00454981" w:rsidR="00B37481" w:rsidRPr="00B37481" w:rsidRDefault="00B37481" w:rsidP="00B37481">
      <w:pPr>
        <w:rPr>
          <w:b/>
          <w:bCs/>
          <w:color w:val="808080"/>
        </w:rPr>
      </w:pPr>
      <w:r w:rsidRPr="00B37481">
        <w:rPr>
          <w:b/>
          <w:bCs/>
        </w:rPr>
        <w:t>TITLE</w:t>
      </w:r>
    </w:p>
    <w:p w14:paraId="59AAC127" w14:textId="041D4FAB" w:rsidR="006E4797" w:rsidRPr="00B37481" w:rsidRDefault="00C639DB" w:rsidP="00B37481">
      <w:pPr>
        <w:jc w:val="left"/>
        <w:rPr>
          <w:color w:val="808080"/>
        </w:rPr>
      </w:pPr>
      <w:bookmarkStart w:id="0" w:name="OLE_LINK10"/>
      <w:bookmarkStart w:id="1" w:name="OLE_LINK11"/>
      <w:r w:rsidRPr="00B37481">
        <w:t>Precision Induction and Distinction of Coughing and Sneezing Reflexes in Mice</w:t>
      </w:r>
      <w:bookmarkEnd w:id="0"/>
      <w:bookmarkEnd w:id="1"/>
    </w:p>
    <w:p w14:paraId="06C0C87E" w14:textId="77777777" w:rsidR="006E4797" w:rsidRPr="00B37481" w:rsidRDefault="006E4797" w:rsidP="00B37481">
      <w:pPr>
        <w:jc w:val="left"/>
        <w:rPr>
          <w:b/>
        </w:rPr>
      </w:pPr>
    </w:p>
    <w:p w14:paraId="181BD460" w14:textId="318E3A0A" w:rsidR="00C639DB" w:rsidRDefault="00B37481" w:rsidP="00B37481">
      <w:pPr>
        <w:pStyle w:val="Heading4"/>
        <w:numPr>
          <w:ilvl w:val="0"/>
          <w:numId w:val="0"/>
        </w:numPr>
        <w:spacing w:before="0" w:after="0"/>
      </w:pPr>
      <w:r>
        <w:t xml:space="preserve">AUTHORS AND </w:t>
      </w:r>
      <w:r w:rsidRPr="00B37481">
        <w:t>AFFILIATIONS</w:t>
      </w:r>
    </w:p>
    <w:p w14:paraId="7E22B323" w14:textId="4122886F" w:rsidR="00B37481" w:rsidRDefault="00B37481" w:rsidP="00B37481">
      <w:r w:rsidRPr="00B37481">
        <w:t>Zhimin Ye</w:t>
      </w:r>
      <w:r w:rsidRPr="00B37481">
        <w:rPr>
          <w:vertAlign w:val="superscript"/>
        </w:rPr>
        <w:t>1</w:t>
      </w:r>
      <w:r w:rsidRPr="00B37481">
        <w:t>, Rong Yi</w:t>
      </w:r>
      <w:r w:rsidRPr="00B37481">
        <w:rPr>
          <w:vertAlign w:val="superscript"/>
        </w:rPr>
        <w:t>1</w:t>
      </w:r>
      <w:r w:rsidRPr="00B37481">
        <w:t>, Congping Shang</w:t>
      </w:r>
      <w:r w:rsidRPr="00B37481">
        <w:rPr>
          <w:vertAlign w:val="superscript"/>
        </w:rPr>
        <w:t>1,2,3</w:t>
      </w:r>
    </w:p>
    <w:p w14:paraId="0FB4B313" w14:textId="77777777" w:rsidR="00B37481" w:rsidRPr="00B37481" w:rsidRDefault="00B37481" w:rsidP="00B37481"/>
    <w:p w14:paraId="7EAF2AE8" w14:textId="7ACF6768" w:rsidR="00C639DB" w:rsidRPr="00B37481" w:rsidRDefault="00C639DB" w:rsidP="00B37481">
      <w:pPr>
        <w:rPr>
          <w:lang w:eastAsia="zh-CN"/>
        </w:rPr>
      </w:pPr>
      <w:r w:rsidRPr="00B37481">
        <w:rPr>
          <w:vertAlign w:val="superscript"/>
        </w:rPr>
        <w:t>1</w:t>
      </w:r>
      <w:r w:rsidRPr="00B37481">
        <w:t>School of Basic Medical Sciences, The Fifth Affiliated Hospital, Guangzhou Medical University, Guangzhou 511436, China</w:t>
      </w:r>
    </w:p>
    <w:p w14:paraId="210E03CA" w14:textId="0978C3AB" w:rsidR="00C639DB" w:rsidRPr="00B37481" w:rsidRDefault="00C639DB" w:rsidP="00B37481">
      <w:pPr>
        <w:rPr>
          <w:lang w:eastAsia="zh-CN"/>
        </w:rPr>
      </w:pPr>
      <w:r w:rsidRPr="00B37481">
        <w:rPr>
          <w:vertAlign w:val="superscript"/>
        </w:rPr>
        <w:t>2</w:t>
      </w:r>
      <w:r w:rsidRPr="00B37481">
        <w:t xml:space="preserve">Guangzhou National Laboratory, Guangzhou </w:t>
      </w:r>
      <w:bookmarkStart w:id="2" w:name="OLE_LINK16"/>
      <w:bookmarkStart w:id="3" w:name="OLE_LINK17"/>
      <w:r w:rsidRPr="00B37481">
        <w:t>510005</w:t>
      </w:r>
      <w:bookmarkEnd w:id="2"/>
      <w:bookmarkEnd w:id="3"/>
      <w:r w:rsidRPr="00B37481">
        <w:t>, China</w:t>
      </w:r>
    </w:p>
    <w:p w14:paraId="31B41973" w14:textId="77777777" w:rsidR="00C639DB" w:rsidRPr="00B37481" w:rsidRDefault="00C639DB" w:rsidP="00B37481">
      <w:pPr>
        <w:rPr>
          <w:rFonts w:eastAsia="Times New Roman"/>
        </w:rPr>
      </w:pPr>
      <w:r w:rsidRPr="00B37481">
        <w:rPr>
          <w:vertAlign w:val="superscript"/>
          <w:lang w:eastAsia="zh-CN"/>
        </w:rPr>
        <w:t>3</w:t>
      </w:r>
      <w:r w:rsidRPr="00B37481">
        <w:t>Bioland Laboratory (Guangzhou Regenerative Medicine and Health</w:t>
      </w:r>
    </w:p>
    <w:p w14:paraId="65412C0A" w14:textId="624BDE41" w:rsidR="00C639DB" w:rsidRDefault="00C639DB" w:rsidP="00B37481">
      <w:r w:rsidRPr="00B37481">
        <w:t>Guangdong Laboratory), Guangzhou, China</w:t>
      </w:r>
    </w:p>
    <w:p w14:paraId="54178061" w14:textId="77777777" w:rsidR="00B37481" w:rsidRDefault="00B37481" w:rsidP="00B37481"/>
    <w:p w14:paraId="3BF865CB" w14:textId="04FE76CB" w:rsidR="00B37481" w:rsidRPr="00B37481" w:rsidRDefault="00B37481" w:rsidP="00B37481">
      <w:r>
        <w:t>Email address of the corresponding author:</w:t>
      </w:r>
    </w:p>
    <w:p w14:paraId="141ABDE5" w14:textId="176CB9BF" w:rsidR="006E4797" w:rsidRDefault="00B37481" w:rsidP="00B37481">
      <w:r w:rsidRPr="00B37481">
        <w:t>Congping Shang</w:t>
      </w:r>
      <w:r>
        <w:t xml:space="preserve">                              </w:t>
      </w:r>
      <w:r w:rsidR="00C639DB" w:rsidRPr="00B37481">
        <w:t xml:space="preserve"> </w:t>
      </w:r>
      <w:hyperlink r:id="rId8" w:history="1">
        <w:r w:rsidRPr="001173D7">
          <w:rPr>
            <w:rStyle w:val="Hyperlink"/>
          </w:rPr>
          <w:t>shang_congping@gzlab.ac.cn</w:t>
        </w:r>
      </w:hyperlink>
    </w:p>
    <w:p w14:paraId="0EB5AC37" w14:textId="77777777" w:rsidR="00B37481" w:rsidRDefault="00B37481" w:rsidP="00B37481"/>
    <w:p w14:paraId="58C78DD4" w14:textId="66046A5B" w:rsidR="00B37481" w:rsidRDefault="00B37481" w:rsidP="00B37481">
      <w:r>
        <w:t>Email address of co-authors:</w:t>
      </w:r>
    </w:p>
    <w:p w14:paraId="3991CC0C" w14:textId="0F9A2DF0" w:rsidR="00B37481" w:rsidRDefault="00B37481" w:rsidP="00B37481">
      <w:r w:rsidRPr="00B37481">
        <w:t>Zhimin Ye</w:t>
      </w:r>
      <w:r>
        <w:t xml:space="preserve">                                          </w:t>
      </w:r>
      <w:hyperlink r:id="rId9" w:history="1">
        <w:r w:rsidRPr="001173D7">
          <w:rPr>
            <w:rStyle w:val="Hyperlink"/>
          </w:rPr>
          <w:t>ye_zhimin@gzlab.ac.cn</w:t>
        </w:r>
      </w:hyperlink>
      <w:r>
        <w:t xml:space="preserve"> </w:t>
      </w:r>
    </w:p>
    <w:p w14:paraId="6534D633" w14:textId="14EDC874" w:rsidR="00B37481" w:rsidRDefault="00B37481" w:rsidP="00B37481">
      <w:r w:rsidRPr="00B37481">
        <w:t>Rong Yi</w:t>
      </w:r>
      <w:r>
        <w:t xml:space="preserve">                                              </w:t>
      </w:r>
      <w:hyperlink r:id="rId10" w:history="1">
        <w:r w:rsidRPr="001173D7">
          <w:rPr>
            <w:rStyle w:val="Hyperlink"/>
          </w:rPr>
          <w:t>GZYi111@163.com</w:t>
        </w:r>
      </w:hyperlink>
      <w:r>
        <w:t xml:space="preserve"> </w:t>
      </w:r>
    </w:p>
    <w:p w14:paraId="72291ABC" w14:textId="77777777" w:rsidR="00B37481" w:rsidRPr="00B37481" w:rsidRDefault="00B37481" w:rsidP="00B37481">
      <w:pPr>
        <w:rPr>
          <w:rFonts w:eastAsia="SimSun"/>
          <w:b/>
          <w:bCs/>
          <w:bdr w:val="none" w:sz="0" w:space="0" w:color="auto" w:frame="1"/>
        </w:rPr>
      </w:pPr>
    </w:p>
    <w:p w14:paraId="60F3B8D4" w14:textId="6216B063" w:rsidR="006E4797" w:rsidRPr="00B37481" w:rsidRDefault="00AA1C24" w:rsidP="00B37481">
      <w:pPr>
        <w:pStyle w:val="Heading4"/>
        <w:numPr>
          <w:ilvl w:val="0"/>
          <w:numId w:val="0"/>
        </w:numPr>
        <w:spacing w:before="0" w:after="0"/>
        <w:rPr>
          <w:lang w:val="en-IN"/>
        </w:rPr>
      </w:pPr>
      <w:r w:rsidRPr="00B37481">
        <w:t>SUMMARY</w:t>
      </w:r>
    </w:p>
    <w:p w14:paraId="73A8C440" w14:textId="2D5C4C6C" w:rsidR="009764CB" w:rsidRDefault="00797655" w:rsidP="00B37481">
      <w:pPr>
        <w:rPr>
          <w:lang w:eastAsia="zh-CN"/>
        </w:rPr>
      </w:pPr>
      <w:r w:rsidRPr="00B37481">
        <w:t>This study established cough and sneeze models in mice by applying specific stimuli to the trachea and nasal cavity, and developed an audio-based method to distinguish between mouse coughs and sneezes by analyzing differences in their acoustic signals</w:t>
      </w:r>
      <w:r w:rsidR="00A84685" w:rsidRPr="00B37481">
        <w:rPr>
          <w:lang w:eastAsia="zh-CN"/>
        </w:rPr>
        <w:t>.</w:t>
      </w:r>
    </w:p>
    <w:p w14:paraId="439DCEB3" w14:textId="77777777" w:rsidR="00B37481" w:rsidRPr="00B37481" w:rsidRDefault="00B37481" w:rsidP="00B37481"/>
    <w:p w14:paraId="40A249E6" w14:textId="4F3DE3CE" w:rsidR="006E4797" w:rsidRPr="00B37481" w:rsidRDefault="00551D82" w:rsidP="00B37481">
      <w:pPr>
        <w:pStyle w:val="Heading4"/>
        <w:numPr>
          <w:ilvl w:val="0"/>
          <w:numId w:val="0"/>
        </w:numPr>
        <w:spacing w:before="0" w:after="0"/>
        <w:rPr>
          <w:color w:val="808080"/>
        </w:rPr>
      </w:pPr>
      <w:r w:rsidRPr="00B37481">
        <w:t>ABSTRACT</w:t>
      </w:r>
    </w:p>
    <w:p w14:paraId="49A9B1E3" w14:textId="3D4ECEBE" w:rsidR="009764CB" w:rsidRPr="00B37481" w:rsidRDefault="009764CB" w:rsidP="00B37481">
      <w:pPr>
        <w:rPr>
          <w:rFonts w:eastAsia="SimSun"/>
        </w:rPr>
      </w:pPr>
      <w:bookmarkStart w:id="4" w:name="OLE_LINK14"/>
      <w:bookmarkStart w:id="5" w:name="OLE_LINK15"/>
      <w:r w:rsidRPr="00B37481">
        <w:rPr>
          <w:rFonts w:eastAsia="SimSun"/>
        </w:rPr>
        <w:t xml:space="preserve">Coughing and sneezing, as vital respiratory defensive reflexes, have seen research into their mechanisms constrained by the nonspecific stimulation inherent in traditional models. Existing methods, such as capsaicin or citric acid nebulization, can simultaneously activate coughing (mediated by tracheal C fibers) and sneezing (mediated by nasal trigeminal nerves), leading to confounded behavioral observations. Although previous studies have attempted to distinguish coughing and sneezing by analyzing respiratory </w:t>
      </w:r>
      <w:bookmarkStart w:id="6" w:name="OLE_LINK2"/>
      <w:bookmarkStart w:id="7" w:name="OLE_LINK1"/>
      <w:r w:rsidRPr="00B37481">
        <w:rPr>
          <w:rFonts w:eastAsia="SimSun"/>
        </w:rPr>
        <w:t>patterns</w:t>
      </w:r>
      <w:bookmarkEnd w:id="6"/>
      <w:bookmarkEnd w:id="7"/>
      <w:r w:rsidRPr="00B37481">
        <w:rPr>
          <w:rFonts w:eastAsia="SimSun"/>
        </w:rPr>
        <w:t xml:space="preserve"> or acoustic signatures, these studies lack models that can specifically stimulate the trachea and nasal cavity. Here, we developed a murine model employing site-specific stimulation of the trachea (to induce cough) and nasal cavity (to trigger sneeze). Using synchronized multimodal recordings</w:t>
      </w:r>
      <w:r w:rsidR="004E769B">
        <w:rPr>
          <w:rFonts w:eastAsia="SimSun"/>
        </w:rPr>
        <w:t xml:space="preserve">, </w:t>
      </w:r>
      <w:r w:rsidRPr="00B37481">
        <w:rPr>
          <w:rFonts w:eastAsia="SimSun"/>
        </w:rPr>
        <w:t>whole-body plethysmography (WBP), wideband ultrasonic microphones (0–250 kHz), and high-speed videography (160 fps</w:t>
      </w:r>
      <w:r w:rsidR="004E769B" w:rsidRPr="00B37481">
        <w:rPr>
          <w:rFonts w:eastAsia="SimSun"/>
        </w:rPr>
        <w:t>)</w:t>
      </w:r>
      <w:r w:rsidR="004E769B">
        <w:rPr>
          <w:rFonts w:eastAsia="SimSun"/>
        </w:rPr>
        <w:t xml:space="preserve">, </w:t>
      </w:r>
      <w:r w:rsidRPr="00B37481">
        <w:rPr>
          <w:rFonts w:eastAsia="SimSun"/>
        </w:rPr>
        <w:t xml:space="preserve">we quantified distinct physiological signatures of cough and sneeze. Our findings revealed that both coughing and sneezing exhibit single- and double-peak respiratory patterns, with significant differences in their audio frequency spectra composition. By constructing a coordinate system based on audio features, we were able to effectively distinguish coughing and sneezing, mapping them to different quadrants of the coordinate axis. This study, through anatomically specific stimulation and acoustic feature analysis, established a mouse model capable of quantitatively distinguishing between coughing and sneezing, providing a high-precision experimental method for the </w:t>
      </w:r>
      <w:r w:rsidR="004E769B">
        <w:rPr>
          <w:rFonts w:eastAsia="SimSun"/>
        </w:rPr>
        <w:t>investigation</w:t>
      </w:r>
      <w:r w:rsidR="004E769B" w:rsidRPr="00B37481">
        <w:rPr>
          <w:rFonts w:eastAsia="SimSun"/>
        </w:rPr>
        <w:t xml:space="preserve"> </w:t>
      </w:r>
      <w:r w:rsidRPr="00B37481">
        <w:rPr>
          <w:rFonts w:eastAsia="SimSun"/>
        </w:rPr>
        <w:t>of airway defense reflexes and targeted therapeutic development.</w:t>
      </w:r>
    </w:p>
    <w:bookmarkEnd w:id="4"/>
    <w:bookmarkEnd w:id="5"/>
    <w:p w14:paraId="6BEB3CA0" w14:textId="77777777" w:rsidR="00117BF6" w:rsidRDefault="00117BF6" w:rsidP="00B37481">
      <w:pPr>
        <w:pStyle w:val="Heading4"/>
        <w:numPr>
          <w:ilvl w:val="0"/>
          <w:numId w:val="0"/>
        </w:numPr>
        <w:spacing w:before="0" w:after="0"/>
      </w:pPr>
    </w:p>
    <w:p w14:paraId="48BA6B0A" w14:textId="302861EA" w:rsidR="006E4797" w:rsidRPr="00B37481" w:rsidRDefault="00551D82" w:rsidP="00B37481">
      <w:pPr>
        <w:pStyle w:val="Heading4"/>
        <w:numPr>
          <w:ilvl w:val="0"/>
          <w:numId w:val="0"/>
        </w:numPr>
        <w:spacing w:before="0" w:after="0"/>
      </w:pPr>
      <w:r w:rsidRPr="00B37481">
        <w:t xml:space="preserve">INTRODUCTION </w:t>
      </w:r>
    </w:p>
    <w:p w14:paraId="08BB06AE" w14:textId="5EABCA3A" w:rsidR="00AE1EE7" w:rsidRDefault="00AE1EE7" w:rsidP="00B37481">
      <w:pPr>
        <w:rPr>
          <w:lang w:eastAsia="zh-CN"/>
        </w:rPr>
      </w:pPr>
      <w:r w:rsidRPr="00B37481">
        <w:t>Coughing and sneezing are crucial defensive reflexes for the body to clear foreign substances from the respiratory tract</w:t>
      </w:r>
      <w:r w:rsidR="008F5C10" w:rsidRPr="00B37481">
        <w:rPr>
          <w:color w:val="EE0000"/>
          <w:lang w:eastAsia="zh-CN"/>
        </w:rPr>
        <w:t xml:space="preserve">, </w:t>
      </w:r>
      <w:r w:rsidR="008F5C10" w:rsidRPr="00B37481">
        <w:rPr>
          <w:color w:val="000000" w:themeColor="text1"/>
          <w:lang w:eastAsia="zh-CN"/>
        </w:rPr>
        <w:t xml:space="preserve">and abnormalities in its related neural pathways often trigger chronic diseases, such </w:t>
      </w:r>
      <w:r w:rsidR="00117BF6">
        <w:rPr>
          <w:color w:val="000000" w:themeColor="text1"/>
          <w:lang w:eastAsia="zh-CN"/>
        </w:rPr>
        <w:t xml:space="preserve">as </w:t>
      </w:r>
      <w:r w:rsidR="008F5C10" w:rsidRPr="00B37481">
        <w:rPr>
          <w:color w:val="000000" w:themeColor="text1"/>
          <w:lang w:eastAsia="zh-CN"/>
        </w:rPr>
        <w:t>chronic cough and rhinitis</w:t>
      </w:r>
      <w:r w:rsidRPr="00B37481">
        <w:rPr>
          <w:color w:val="000000" w:themeColor="text1"/>
        </w:rPr>
        <w:t>.</w:t>
      </w:r>
      <w:bookmarkStart w:id="8" w:name="OLE_LINK12"/>
      <w:bookmarkStart w:id="9" w:name="OLE_LINK13"/>
      <w:r w:rsidR="00F5356B" w:rsidRPr="00B37481">
        <w:t xml:space="preserve"> Both reflexes involve an inspiratory phase, a compressive phase, and an expiratory phase</w:t>
      </w:r>
      <w:bookmarkEnd w:id="8"/>
      <w:bookmarkEnd w:id="9"/>
      <w:r w:rsidR="00F5356B" w:rsidRPr="00B37481">
        <w:fldChar w:fldCharType="begin"/>
      </w:r>
      <w:r w:rsidR="00F5356B" w:rsidRPr="00B37481">
        <w:instrText xml:space="preserve"> ADDIN EN.CITE &lt;EndNote&gt;&lt;Cite&gt;&lt;Author&gt;Umayahara&lt;/Author&gt;&lt;Year&gt;2020&lt;/Year&gt;&lt;RecNum&gt;167&lt;/RecNum&gt;&lt;DisplayText&gt;&lt;style face="superscript"&gt;1,2&lt;/style&gt;&lt;/DisplayText&gt;&lt;record&gt;&lt;rec-number&gt;167&lt;/rec-number&gt;&lt;foreign-keys&gt;&lt;key app="EN" db-id="fawexxaz2pzedaee5rvxap0uzvftxe25t9pv" timestamp="1755089966"&gt;167&lt;/key&gt;&lt;/foreign-keys&gt;&lt;ref-type name="Journal Article"&gt;17&lt;/ref-type&gt;&lt;contributors&gt;&lt;authors&gt;&lt;author&gt;Umayahara, Yasutaka&lt;/author&gt;&lt;author&gt;Soh, Zu&lt;/author&gt;&lt;author&gt;Sekikawa, Kiyokazu&lt;/author&gt;&lt;author&gt;Kawae, Toshihiro&lt;/author&gt;&lt;author&gt;Otsuka, Akira&lt;/author&gt;&lt;author&gt;Tsuji, Toshio %J Applied Sciences&lt;/author&gt;&lt;/authors&gt;&lt;/contributors&gt;&lt;titles&gt;&lt;title&gt;Clinical significance of cough peak flow and its non-contact measurement via cough sounds: A narrative review&lt;/title&gt;&lt;/titles&gt;&lt;pages&gt;2782&lt;/pages&gt;&lt;volume&gt;10&lt;/volume&gt;&lt;number&gt;8&lt;/number&gt;&lt;dates&gt;&lt;year&gt;2020&lt;/year&gt;&lt;/dates&gt;&lt;isbn&gt;2076-3417&lt;/isbn&gt;&lt;urls&gt;&lt;/urls&gt;&lt;/record&gt;&lt;/Cite&gt;&lt;Cite&gt;&lt;Author&gt;Nonaka&lt;/Author&gt;&lt;Year&gt;1990&lt;/Year&gt;&lt;RecNum&gt;168&lt;/RecNum&gt;&lt;record&gt;&lt;rec-number&gt;168&lt;/rec-number&gt;&lt;foreign-keys&gt;&lt;key app="EN" db-id="fawexxaz2pzedaee5rvxap0uzvftxe25t9pv" timestamp="1755089979"&gt;168&lt;/key&gt;&lt;/foreign-keys&gt;&lt;ref-type name="Journal Article"&gt;17&lt;/ref-type&gt;&lt;contributors&gt;&lt;authors&gt;&lt;author&gt;Nonaka, S&lt;/author&gt;&lt;author&gt;Unno, T&lt;/author&gt;&lt;author&gt;Ohta, Y&lt;/author&gt;&lt;author&gt;Mori, S %J Brain research&lt;/author&gt;&lt;/authors&gt;&lt;/contributors&gt;&lt;titles&gt;&lt;title&gt;Sneeze-evoking region within the brainstem&lt;/title&gt;&lt;/titles&gt;&lt;pages&gt;265-270&lt;/pages&gt;&lt;volume&gt;511&lt;/volume&gt;&lt;number&gt;2&lt;/number&gt;&lt;dates&gt;&lt;year&gt;1990&lt;/year&gt;&lt;/dates&gt;&lt;isbn&gt;0006-8993&lt;/isbn&gt;&lt;urls&gt;&lt;/urls&gt;&lt;/record&gt;&lt;/Cite&gt;&lt;/EndNote&gt;</w:instrText>
      </w:r>
      <w:r w:rsidR="00F5356B" w:rsidRPr="00B37481">
        <w:fldChar w:fldCharType="separate"/>
      </w:r>
      <w:r w:rsidR="00F5356B" w:rsidRPr="00B37481">
        <w:rPr>
          <w:noProof/>
          <w:vertAlign w:val="superscript"/>
        </w:rPr>
        <w:t>1,2</w:t>
      </w:r>
      <w:r w:rsidR="00F5356B" w:rsidRPr="00B37481">
        <w:fldChar w:fldCharType="end"/>
      </w:r>
      <w:r w:rsidRPr="00B37481">
        <w:t>.</w:t>
      </w:r>
      <w:r w:rsidR="00F5356B" w:rsidRPr="00B37481">
        <w:t xml:space="preserve"> </w:t>
      </w:r>
      <w:r w:rsidRPr="00B37481">
        <w:t>The cough reflex is primarily mediated by airway sensory neurons innervated by the vagus nerve</w:t>
      </w:r>
      <w:r w:rsidR="003A0873" w:rsidRPr="00B37481">
        <w:fldChar w:fldCharType="begin">
          <w:fldData xml:space="preserve">PEVuZE5vdGU+PENpdGU+PEF1dGhvcj5DYW5uaW5nPC9BdXRob3I+PFllYXI+MjAxNDwvWWVhcj48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=
</w:fldData>
        </w:fldChar>
      </w:r>
      <w:r w:rsidR="00F5356B" w:rsidRPr="00B37481">
        <w:instrText xml:space="preserve"> ADDIN EN.CITE </w:instrText>
      </w:r>
      <w:r w:rsidR="00F5356B" w:rsidRPr="00B37481">
        <w:fldChar w:fldCharType="begin">
          <w:fldData xml:space="preserve">PEVuZE5vdGU+PENpdGU+PEF1dGhvcj5DYW5uaW5nPC9BdXRob3I+PFllYXI+MjAxNDwvWWVhcj48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=
</w:fldData>
        </w:fldChar>
      </w:r>
      <w:r w:rsidR="00F5356B" w:rsidRPr="00B37481">
        <w:instrText xml:space="preserve"> ADDIN EN.CITE.DATA </w:instrText>
      </w:r>
      <w:r w:rsidR="00F5356B" w:rsidRPr="00B37481">
        <w:fldChar w:fldCharType="end"/>
      </w:r>
      <w:r w:rsidR="003A0873" w:rsidRPr="00B37481">
        <w:fldChar w:fldCharType="separate"/>
      </w:r>
      <w:r w:rsidR="00F5356B" w:rsidRPr="00B37481">
        <w:rPr>
          <w:noProof/>
          <w:vertAlign w:val="superscript"/>
        </w:rPr>
        <w:t>3,4,5</w:t>
      </w:r>
      <w:r w:rsidR="003A0873" w:rsidRPr="00B37481">
        <w:fldChar w:fldCharType="end"/>
      </w:r>
      <w:r w:rsidRPr="00B37481">
        <w:t xml:space="preserve">. </w:t>
      </w:r>
      <w:r w:rsidR="00DF7E50" w:rsidRPr="00B37481">
        <w:t>Vagus</w:t>
      </w:r>
      <w:r w:rsidRPr="00B37481">
        <w:t xml:space="preserve"> neurons receive mechanical, chemical, or electrical stimuli from the airways and transmit the signals to the nucleus tractus solitarius (NTS) in the medulla oblongata</w:t>
      </w:r>
      <w:r w:rsidR="00FD6151" w:rsidRPr="00B37481">
        <w:fldChar w:fldCharType="begin">
          <w:fldData xml:space="preserve">PEVuZE5vdGU+PENpdGU+PEF1dGhvcj5Ecmllc3NlbjwvQXV0aG9yPjxZZWFyPjIwMjA8L1llYXI+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=
</w:fldData>
        </w:fldChar>
      </w:r>
      <w:r w:rsidR="00F5356B" w:rsidRPr="00B37481">
        <w:instrText xml:space="preserve"> ADDIN EN.CITE </w:instrText>
      </w:r>
      <w:r w:rsidR="00F5356B" w:rsidRPr="00B37481">
        <w:fldChar w:fldCharType="begin">
          <w:fldData xml:space="preserve">PEVuZE5vdGU+PENpdGU+PEF1dGhvcj5Ecmllc3NlbjwvQXV0aG9yPjxZZWFyPjIwMjA8L1llYXI+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=
</w:fldData>
        </w:fldChar>
      </w:r>
      <w:r w:rsidR="00F5356B" w:rsidRPr="00B37481">
        <w:instrText xml:space="preserve"> ADDIN EN.CITE.DATA </w:instrText>
      </w:r>
      <w:r w:rsidR="00F5356B" w:rsidRPr="00B37481">
        <w:fldChar w:fldCharType="end"/>
      </w:r>
      <w:r w:rsidR="00FD6151" w:rsidRPr="00B37481">
        <w:fldChar w:fldCharType="separate"/>
      </w:r>
      <w:r w:rsidR="00F5356B" w:rsidRPr="00B37481">
        <w:rPr>
          <w:noProof/>
          <w:vertAlign w:val="superscript"/>
        </w:rPr>
        <w:t>6</w:t>
      </w:r>
      <w:r w:rsidR="00FD6151" w:rsidRPr="00B37481">
        <w:fldChar w:fldCharType="end"/>
      </w:r>
      <w:r w:rsidRPr="00B37481">
        <w:t>. The NTS integrates this information and subsequently projects it to the res</w:t>
      </w:r>
      <w:r w:rsidR="002D76CB" w:rsidRPr="00B37481">
        <w:t xml:space="preserve">piratory centers in the medulla and </w:t>
      </w:r>
      <w:r w:rsidRPr="00B37481">
        <w:t>pons</w:t>
      </w:r>
      <w:r w:rsidR="00CD1195" w:rsidRPr="00B37481">
        <w:fldChar w:fldCharType="begin"/>
      </w:r>
      <w:r w:rsidR="00F5356B" w:rsidRPr="00B37481">
        <w:instrText xml:space="preserve"> ADDIN EN.CITE &lt;EndNote&gt;&lt;Cite&gt;&lt;Author&gt;Lu&lt;/Author&gt;&lt;Year&gt;2023&lt;/Year&gt;&lt;RecNum&gt;130&lt;/RecNum&gt;&lt;DisplayText&gt;&lt;style face="superscript"&gt;7&lt;/style&gt;&lt;/DisplayText&gt;&lt;record&gt;&lt;rec-number&gt;130&lt;/rec-number&gt;&lt;foreign-keys&gt;&lt;key app="EN" db-id="fawexxaz2pzedaee5rvxap0uzvftxe25t9pv" timestamp="1749212372"&gt;130&lt;/key&gt;&lt;key app="ENWeb" db-id=""&gt;0&lt;/key&gt;&lt;/foreign-keys&gt;&lt;ref-type name="Journal Article"&gt;17&lt;/ref-type&gt;&lt;contributors&gt;&lt;authors&gt;&lt;author&gt;Lu, Haicheng&lt;/author&gt;&lt;author&gt;Cao, Peng&lt;/author&gt;&lt;/authors&gt;&lt;/contributors&gt;&lt;titles&gt;&lt;title&gt;Neural Mechanisms Underlying the Coughing Reflex&lt;/title&gt;&lt;secondary-title&gt;Neuroscience Bulletin&lt;/secondary-title&gt;&lt;/titles&gt;&lt;periodical&gt;&lt;full-title&gt;Neuroscience Bulletin&lt;/full-title&gt;&lt;/periodical&gt;&lt;pages&gt;1823-1839&lt;/pages&gt;&lt;volume&gt;39&lt;/volume&gt;&lt;number&gt;12&lt;/number&gt;&lt;section&gt;1823&lt;/section&gt;&lt;dates&gt;&lt;year&gt;2023&lt;/year&gt;&lt;/dates&gt;&lt;isbn&gt;1673-7067&amp;#xD;1995-8218&lt;/isbn&gt;&lt;urls&gt;&lt;/urls&gt;&lt;electronic-resource-num&gt;10.1007/s12264-023-01104-y&lt;/electronic-resource-num&gt;&lt;/record&gt;&lt;/Cite&gt;&lt;/EndNote&gt;</w:instrText>
      </w:r>
      <w:r w:rsidR="00CD1195" w:rsidRPr="00B37481">
        <w:fldChar w:fldCharType="separate"/>
      </w:r>
      <w:r w:rsidR="00F5356B" w:rsidRPr="00B37481">
        <w:rPr>
          <w:noProof/>
          <w:vertAlign w:val="superscript"/>
        </w:rPr>
        <w:t>7</w:t>
      </w:r>
      <w:r w:rsidR="00CD1195" w:rsidRPr="00B37481">
        <w:fldChar w:fldCharType="end"/>
      </w:r>
      <w:r w:rsidRPr="00B37481">
        <w:t>. These centers ultimately coordinate relevant respiratory muscle groups (such as the diaphragm, intercostal muscles, and laryngeal muscles) to execute the cough action, expelling potentially harmful irritants and mucus from the respiratory tract through the oral cavity</w:t>
      </w:r>
      <w:r w:rsidR="003A0873" w:rsidRPr="00B37481">
        <w:fldChar w:fldCharType="begin">
          <w:fldData xml:space="preserve">PEVuZE5vdGU+PENpdGU+PEF1dGhvcj5HYW5ub3Q8L0F1dGhvcj48WWVhcj4yMDI0PC9ZZWFyPjxS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</w:fldData>
        </w:fldChar>
      </w:r>
      <w:r w:rsidR="00F5356B" w:rsidRPr="00B37481">
        <w:instrText xml:space="preserve"> ADDIN EN.CITE </w:instrText>
      </w:r>
      <w:r w:rsidR="00F5356B" w:rsidRPr="00B37481">
        <w:fldChar w:fldCharType="begin">
          <w:fldData xml:space="preserve">PEVuZE5vdGU+PENpdGU+PEF1dGhvcj5HYW5ub3Q8L0F1dGhvcj48WWVhcj4yMDI0PC9ZZWFyPjxS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</w:fldData>
        </w:fldChar>
      </w:r>
      <w:r w:rsidR="00F5356B" w:rsidRPr="00B37481">
        <w:instrText xml:space="preserve"> ADDIN EN.CITE.DATA </w:instrText>
      </w:r>
      <w:r w:rsidR="00F5356B" w:rsidRPr="00B37481">
        <w:fldChar w:fldCharType="end"/>
      </w:r>
      <w:r w:rsidR="003A0873" w:rsidRPr="00B37481">
        <w:fldChar w:fldCharType="separate"/>
      </w:r>
      <w:r w:rsidR="00F5356B" w:rsidRPr="00B37481">
        <w:rPr>
          <w:noProof/>
          <w:vertAlign w:val="superscript"/>
        </w:rPr>
        <w:t>8,9,10</w:t>
      </w:r>
      <w:r w:rsidR="003A0873" w:rsidRPr="00B37481">
        <w:fldChar w:fldCharType="end"/>
      </w:r>
      <w:r w:rsidRPr="00B37481">
        <w:t>.</w:t>
      </w:r>
      <w:r w:rsidR="006458AB" w:rsidRPr="00B37481">
        <w:t xml:space="preserve"> </w:t>
      </w:r>
      <w:r w:rsidRPr="00B37481">
        <w:t>The sneeze reflex is primarily mediated by nasal sensory neurons within the trigeminal ganglion</w:t>
      </w:r>
      <w:r w:rsidR="00397FD2" w:rsidRPr="00B37481">
        <w:fldChar w:fldCharType="begin">
          <w:fldData xml:space="preserve">PEVuZE5vdGU+PENpdGU+PEF1dGhvcj5Lb3Jww6FzPC9BdXRob3I+PFllYXI+MTk3OTwvWWVhcj48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</w:fldData>
        </w:fldChar>
      </w:r>
      <w:r w:rsidR="00F5356B" w:rsidRPr="00B37481">
        <w:instrText xml:space="preserve"> ADDIN EN.CITE </w:instrText>
      </w:r>
      <w:r w:rsidR="00F5356B" w:rsidRPr="00B37481">
        <w:fldChar w:fldCharType="begin">
          <w:fldData xml:space="preserve">PEVuZE5vdGU+PENpdGU+PEF1dGhvcj5Lb3Jww6FzPC9BdXRob3I+PFllYXI+MTk3OTwvWWVhcj48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</w:fldData>
        </w:fldChar>
      </w:r>
      <w:r w:rsidR="00F5356B" w:rsidRPr="00B37481">
        <w:instrText xml:space="preserve"> ADDIN EN.CITE.DATA </w:instrText>
      </w:r>
      <w:r w:rsidR="00F5356B" w:rsidRPr="00B37481">
        <w:fldChar w:fldCharType="end"/>
      </w:r>
      <w:r w:rsidR="00397FD2" w:rsidRPr="00B37481">
        <w:fldChar w:fldCharType="separate"/>
      </w:r>
      <w:r w:rsidR="00F5356B" w:rsidRPr="00B37481">
        <w:rPr>
          <w:noProof/>
          <w:vertAlign w:val="superscript"/>
        </w:rPr>
        <w:t>11,12</w:t>
      </w:r>
      <w:r w:rsidR="00397FD2" w:rsidRPr="00B37481">
        <w:fldChar w:fldCharType="end"/>
      </w:r>
      <w:r w:rsidRPr="00B37481">
        <w:t>. Their mechanical or chemical stimuli are transmitted to the spinal trigeminal nucleus (SP5), which then relays the information to the respiratory centers</w:t>
      </w:r>
      <w:r w:rsidR="00993AF9" w:rsidRPr="00B37481">
        <w:fldChar w:fldCharType="begin">
          <w:fldData xml:space="preserve">PEVuZE5vdGU+PENpdGU+PEF1dGhvcj5CYXRzZWw8L0F1dGhvcj48WWVhcj4xOTc4PC9ZZWFyPjxS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</w:fldData>
        </w:fldChar>
      </w:r>
      <w:r w:rsidR="00F5356B" w:rsidRPr="00B37481">
        <w:instrText xml:space="preserve"> ADDIN EN.CITE </w:instrText>
      </w:r>
      <w:r w:rsidR="00F5356B" w:rsidRPr="00B37481">
        <w:fldChar w:fldCharType="begin">
          <w:fldData xml:space="preserve">PEVuZE5vdGU+PENpdGU+PEF1dGhvcj5CYXRzZWw8L0F1dGhvcj48WWVhcj4xOTc4PC9ZZWFyPjxS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</w:fldData>
        </w:fldChar>
      </w:r>
      <w:r w:rsidR="00F5356B" w:rsidRPr="00B37481">
        <w:instrText xml:space="preserve"> ADDIN EN.CITE.DATA </w:instrText>
      </w:r>
      <w:r w:rsidR="00F5356B" w:rsidRPr="00B37481">
        <w:fldChar w:fldCharType="end"/>
      </w:r>
      <w:r w:rsidR="00993AF9" w:rsidRPr="00B37481">
        <w:fldChar w:fldCharType="separate"/>
      </w:r>
      <w:r w:rsidR="00F5356B" w:rsidRPr="00B37481">
        <w:rPr>
          <w:noProof/>
          <w:vertAlign w:val="superscript"/>
        </w:rPr>
        <w:t>13,14,15,16</w:t>
      </w:r>
      <w:r w:rsidR="00993AF9" w:rsidRPr="00B37481">
        <w:fldChar w:fldCharType="end"/>
      </w:r>
      <w:r w:rsidRPr="00B37481">
        <w:t>. These centers regulate relevant muscles (such as respiratory muscles, palatal muscles, and facial muscles) to initiate a sneeze</w:t>
      </w:r>
      <w:r w:rsidR="007F238A" w:rsidRPr="00B37481">
        <w:fldChar w:fldCharType="begin">
          <w:fldData xml:space="preserve">PEVuZE5vdGU+PENpdGU+PEF1dGhvcj5TaW1lcmE8L0F1dGhvcj48WWVhcj4yMDE1PC9ZZWFyPjxS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=
</w:fldData>
        </w:fldChar>
      </w:r>
      <w:r w:rsidR="00F5356B" w:rsidRPr="00B37481">
        <w:instrText xml:space="preserve"> ADDIN EN.CITE </w:instrText>
      </w:r>
      <w:r w:rsidR="00F5356B" w:rsidRPr="00B37481">
        <w:fldChar w:fldCharType="begin">
          <w:fldData xml:space="preserve">PEVuZE5vdGU+PENpdGU+PEF1dGhvcj5TaW1lcmE8L0F1dGhvcj48WWVhcj4yMDE1PC9ZZWFyPjxS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=
</w:fldData>
        </w:fldChar>
      </w:r>
      <w:r w:rsidR="00F5356B" w:rsidRPr="00B37481">
        <w:instrText xml:space="preserve"> ADDIN EN.CITE.DATA </w:instrText>
      </w:r>
      <w:r w:rsidR="00F5356B" w:rsidRPr="00B37481">
        <w:fldChar w:fldCharType="end"/>
      </w:r>
      <w:r w:rsidR="007F238A" w:rsidRPr="00B37481">
        <w:fldChar w:fldCharType="separate"/>
      </w:r>
      <w:r w:rsidR="00F5356B" w:rsidRPr="00B37481">
        <w:rPr>
          <w:noProof/>
          <w:vertAlign w:val="superscript"/>
        </w:rPr>
        <w:t>17</w:t>
      </w:r>
      <w:r w:rsidR="007F238A" w:rsidRPr="00B37481">
        <w:fldChar w:fldCharType="end"/>
      </w:r>
      <w:r w:rsidRPr="00B37481">
        <w:t>. The powerful expiratory blast of the sneeze forces most of the air out through the nose to expel the irritants</w:t>
      </w:r>
      <w:r w:rsidR="007074A6" w:rsidRPr="00B37481">
        <w:fldChar w:fldCharType="begin">
          <w:fldData xml:space="preserve">PEVuZE5vdGU+PENpdGU+PEF1dGhvcj5Cb3Vyb3VpYmE8L0F1dGhvcj48WWVhcj4yMDE0PC9ZZWFy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</w:fldData>
        </w:fldChar>
      </w:r>
      <w:r w:rsidR="00F5356B" w:rsidRPr="00B37481">
        <w:instrText xml:space="preserve"> ADDIN EN.CITE </w:instrText>
      </w:r>
      <w:r w:rsidR="00F5356B" w:rsidRPr="00B37481">
        <w:fldChar w:fldCharType="begin">
          <w:fldData xml:space="preserve">PEVuZE5vdGU+PENpdGU+PEF1dGhvcj5Cb3Vyb3VpYmE8L0F1dGhvcj48WWVhcj4yMDE0PC9ZZWFy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</w:fldData>
        </w:fldChar>
      </w:r>
      <w:r w:rsidR="00F5356B" w:rsidRPr="00B37481">
        <w:instrText xml:space="preserve"> ADDIN EN.CITE.DATA </w:instrText>
      </w:r>
      <w:r w:rsidR="00F5356B" w:rsidRPr="00B37481">
        <w:fldChar w:fldCharType="end"/>
      </w:r>
      <w:r w:rsidR="007074A6" w:rsidRPr="00B37481">
        <w:fldChar w:fldCharType="separate"/>
      </w:r>
      <w:r w:rsidR="00F5356B" w:rsidRPr="00B37481">
        <w:rPr>
          <w:noProof/>
          <w:vertAlign w:val="superscript"/>
        </w:rPr>
        <w:t>9,18</w:t>
      </w:r>
      <w:r w:rsidR="007074A6" w:rsidRPr="00B37481">
        <w:fldChar w:fldCharType="end"/>
      </w:r>
      <w:r w:rsidRPr="00B37481">
        <w:rPr>
          <w:lang w:eastAsia="zh-CN"/>
        </w:rPr>
        <w:t>.</w:t>
      </w:r>
      <w:r w:rsidR="007C3E2F" w:rsidRPr="00B37481">
        <w:t xml:space="preserve"> </w:t>
      </w:r>
      <w:r w:rsidR="007C3E2F" w:rsidRPr="00B37481">
        <w:rPr>
          <w:lang w:eastAsia="zh-CN"/>
        </w:rPr>
        <w:t xml:space="preserve">Research on cough and sneeze not only aids in elucidating the neural mechanisms of respiratory defense, but also provides therapeutic targets for chronic cough and rhinitis. To this end, establishing a robust and reliable </w:t>
      </w:r>
      <w:r w:rsidR="002D76CB" w:rsidRPr="00B37481">
        <w:rPr>
          <w:lang w:eastAsia="zh-CN"/>
        </w:rPr>
        <w:t xml:space="preserve">animal </w:t>
      </w:r>
      <w:r w:rsidR="007C3E2F" w:rsidRPr="00B37481">
        <w:rPr>
          <w:lang w:eastAsia="zh-CN"/>
        </w:rPr>
        <w:t>model is of paramount importance.</w:t>
      </w:r>
    </w:p>
    <w:p w14:paraId="779D33DD" w14:textId="77777777" w:rsidR="00667AB3" w:rsidRPr="00B37481" w:rsidRDefault="00667AB3" w:rsidP="00B37481">
      <w:pPr>
        <w:rPr>
          <w:lang w:eastAsia="zh-CN"/>
        </w:rPr>
      </w:pPr>
    </w:p>
    <w:p w14:paraId="2FFF8F45" w14:textId="5457BBFC" w:rsidR="00370F78" w:rsidRPr="00B37481" w:rsidRDefault="003A2610" w:rsidP="00B37481">
      <w:r w:rsidRPr="00B37481">
        <w:t>In recent years, mice have emerged as a pivotal model organism for studying the neural pathways of cough and sneeze</w:t>
      </w:r>
      <w:r w:rsidR="00002692" w:rsidRPr="00B37481">
        <w:fldChar w:fldCharType="begin">
          <w:fldData xml:space="preserve">PEVuZE5vdGU+PENpdGU+PEF1dGhvcj5IaXJhbWF0c3U8L0F1dGhvcj48WWVhcj4yMDIyPC9ZZWFy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</w:fldData>
        </w:fldChar>
      </w:r>
      <w:r w:rsidR="00F5356B" w:rsidRPr="00B37481">
        <w:instrText xml:space="preserve"> ADDIN EN.CITE </w:instrText>
      </w:r>
      <w:r w:rsidR="00F5356B" w:rsidRPr="00B37481">
        <w:fldChar w:fldCharType="begin">
          <w:fldData xml:space="preserve">PEVuZE5vdGU+PENpdGU+PEF1dGhvcj5IaXJhbWF0c3U8L0F1dGhvcj48WWVhcj4yMDIyPC9ZZWFy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</w:fldData>
        </w:fldChar>
      </w:r>
      <w:r w:rsidR="00F5356B" w:rsidRPr="00B37481">
        <w:instrText xml:space="preserve"> ADDIN EN.CITE.DATA </w:instrText>
      </w:r>
      <w:r w:rsidR="00F5356B" w:rsidRPr="00B37481">
        <w:fldChar w:fldCharType="end"/>
      </w:r>
      <w:r w:rsidR="00002692" w:rsidRPr="00B37481">
        <w:fldChar w:fldCharType="separate"/>
      </w:r>
      <w:r w:rsidR="00F5356B" w:rsidRPr="00B37481">
        <w:rPr>
          <w:noProof/>
          <w:vertAlign w:val="superscript"/>
        </w:rPr>
        <w:t>19,20,21</w:t>
      </w:r>
      <w:r w:rsidR="00002692" w:rsidRPr="00B37481">
        <w:fldChar w:fldCharType="end"/>
      </w:r>
      <w:r w:rsidRPr="00B37481">
        <w:t xml:space="preserve">. The predominant current methodology still involves inducing these reflex behaviors </w:t>
      </w:r>
      <w:r w:rsidRPr="00741545">
        <w:rPr>
          <w:i/>
          <w:iCs/>
        </w:rPr>
        <w:t>via</w:t>
      </w:r>
      <w:r w:rsidRPr="00B37481">
        <w:t xml:space="preserve"> inhalation of aerosolized stimulant compounds</w:t>
      </w:r>
      <w:r w:rsidR="00002692" w:rsidRPr="00B37481">
        <w:fldChar w:fldCharType="begin">
          <w:fldData xml:space="preserve">PEVuZE5vdGU+PENpdGU+PEF1dGhvcj5DaGVuPC9BdXRob3I+PFllYXI+MjAyMDwvWWVhcj48UmVj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</w:fldData>
        </w:fldChar>
      </w:r>
      <w:r w:rsidR="00F5356B" w:rsidRPr="00B37481">
        <w:instrText xml:space="preserve"> ADDIN EN.CITE </w:instrText>
      </w:r>
      <w:r w:rsidR="00F5356B" w:rsidRPr="00B37481">
        <w:fldChar w:fldCharType="begin">
          <w:fldData xml:space="preserve">PEVuZE5vdGU+PENpdGU+PEF1dGhvcj5DaGVuPC9BdXRob3I+PFllYXI+MjAyMDwvWWVhcj48UmVj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</w:fldData>
        </w:fldChar>
      </w:r>
      <w:r w:rsidR="00F5356B" w:rsidRPr="00B37481">
        <w:instrText xml:space="preserve"> ADDIN EN.CITE.DATA </w:instrText>
      </w:r>
      <w:r w:rsidR="00F5356B" w:rsidRPr="00B37481">
        <w:fldChar w:fldCharType="end"/>
      </w:r>
      <w:r w:rsidR="00002692" w:rsidRPr="00B37481">
        <w:fldChar w:fldCharType="separate"/>
      </w:r>
      <w:r w:rsidR="00F5356B" w:rsidRPr="00B37481">
        <w:rPr>
          <w:noProof/>
          <w:vertAlign w:val="superscript"/>
        </w:rPr>
        <w:t>8,20,22</w:t>
      </w:r>
      <w:r w:rsidR="00002692" w:rsidRPr="00B37481">
        <w:fldChar w:fldCharType="end"/>
      </w:r>
      <w:r w:rsidRPr="00B37481">
        <w:t>. A significant limitation of this inhalation approach is that the stimuli simultaneously act upon both the nasal cavity and trachea, non-specifically activating the distinct sensory afferent systems mediating sneeze (</w:t>
      </w:r>
      <w:r w:rsidRPr="00741545">
        <w:rPr>
          <w:i/>
          <w:iCs/>
        </w:rPr>
        <w:t>via</w:t>
      </w:r>
      <w:r w:rsidRPr="00B37481">
        <w:t xml:space="preserve"> the trigeminal pathway) and cough (</w:t>
      </w:r>
      <w:r w:rsidRPr="00741545">
        <w:rPr>
          <w:i/>
          <w:iCs/>
        </w:rPr>
        <w:t>via</w:t>
      </w:r>
      <w:r w:rsidRPr="00B37481">
        <w:t xml:space="preserve"> the vagal pathway). This poses a substantial challenge for the precise differentiation of the elicited behavior type in experiments. This discrepancy is evident in the literature: some studies define capsaicin-induced respiratory reflexes in mice as sneezing</w:t>
      </w:r>
      <w:r w:rsidR="00381853" w:rsidRPr="00B37481">
        <w:fldChar w:fldCharType="begin"/>
      </w:r>
      <w:r w:rsidR="00F5356B" w:rsidRPr="00B37481">
        <w:instrText xml:space="preserve"> ADDIN EN.CITE &lt;EndNote&gt;&lt;Cite&gt;&lt;Author&gt;Li&lt;/Author&gt;&lt;Year&gt;2021&lt;/Year&gt;&lt;RecNum&gt;121&lt;/RecNum&gt;&lt;DisplayText&gt;&lt;style face="superscript"&gt;21&lt;/style&gt;&lt;/DisplayText&gt;&lt;record&gt;&lt;rec-number&gt;121&lt;/rec-number&gt;&lt;foreign-keys&gt;&lt;key app="EN" db-id="fawexxaz2pzedaee5rvxap0uzvftxe25t9pv" timestamp="1708939321"&gt;121&lt;/key&gt;&lt;key app="ENWeb" db-id=""&gt;0&lt;/key&gt;&lt;/foreign-keys&gt;&lt;ref-type name="Journal Article"&gt;17&lt;/ref-type&gt;&lt;contributors&gt;&lt;authors&gt;&lt;author&gt;Li, Fengxian&lt;/author&gt;&lt;author&gt;Jiang, Haowu&lt;/author&gt;&lt;author&gt;Shen, Xiaolei&lt;/author&gt;&lt;author&gt;Yang, Weishan&lt;/author&gt;&lt;author&gt;Guo, Changxiong&lt;/author&gt;&lt;author&gt;Wang, Zhiyao&lt;/author&gt;&lt;author&gt;Xiao, Maolei&lt;/author&gt;&lt;author&gt;Cui, Lian&lt;/author&gt;&lt;author&gt;Luo, Wenqin&lt;/author&gt;&lt;author&gt;Kim, Brian S.&lt;/author&gt;&lt;author&gt;Chen, Zhoufeng&lt;/author&gt;&lt;author&gt;Huang, Andrew J. W.&lt;/author&gt;&lt;author&gt;Liu, Qin&lt;/author&gt;&lt;/authors&gt;&lt;/contributors&gt;&lt;titles&gt;&lt;title&gt;Sneezing reflex is mediated by a peptidergic pathway from nose to brainstem&lt;/title&gt;&lt;secondary-title&gt;Cell&lt;/secondary-title&gt;&lt;/titles&gt;&lt;periodical&gt;&lt;full-title&gt;Cell&lt;/full-title&gt;&lt;/periodical&gt;&lt;pages&gt;3762-3773.e10&lt;/pages&gt;&lt;volume&gt;184&lt;/volume&gt;&lt;number&gt;14&lt;/number&gt;&lt;section&gt;3762&lt;/section&gt;&lt;dates&gt;&lt;year&gt;2021&lt;/year&gt;&lt;/dates&gt;&lt;isbn&gt;00928674&lt;/isbn&gt;&lt;urls&gt;&lt;/urls&gt;&lt;electronic-resource-num&gt;10.1016/j.cell.2021.05.017&lt;/electronic-resource-num&gt;&lt;/record&gt;&lt;/Cite&gt;&lt;/EndNote&gt;</w:instrText>
      </w:r>
      <w:r w:rsidR="00381853" w:rsidRPr="00B37481">
        <w:fldChar w:fldCharType="separate"/>
      </w:r>
      <w:r w:rsidR="00F5356B" w:rsidRPr="00B37481">
        <w:rPr>
          <w:noProof/>
          <w:vertAlign w:val="superscript"/>
        </w:rPr>
        <w:t>21</w:t>
      </w:r>
      <w:r w:rsidR="00381853" w:rsidRPr="00B37481">
        <w:fldChar w:fldCharType="end"/>
      </w:r>
      <w:r w:rsidRPr="00B37481">
        <w:t>, while others report that these reflexes encompass both cough and sneeze components</w:t>
      </w:r>
      <w:r w:rsidR="001740B1" w:rsidRPr="00B37481">
        <w:fldChar w:fldCharType="begin">
          <w:fldData xml:space="preserve">PEVuZE5vdGU+PENpdGU+PEF1dGhvcj5MdTwvQXV0aG9yPjxZZWFyPjIwMjQ8L1llYXI+PFJlY051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==
</w:fldData>
        </w:fldChar>
      </w:r>
      <w:r w:rsidR="00F5356B" w:rsidRPr="00B37481">
        <w:instrText xml:space="preserve"> ADDIN EN.CITE </w:instrText>
      </w:r>
      <w:r w:rsidR="00F5356B" w:rsidRPr="00B37481">
        <w:fldChar w:fldCharType="begin">
          <w:fldData xml:space="preserve">PEVuZE5vdGU+PENpdGU+PEF1dGhvcj5MdTwvQXV0aG9yPjxZZWFyPjIwMjQ8L1llYXI+PFJlY051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==
</w:fldData>
        </w:fldChar>
      </w:r>
      <w:r w:rsidR="00F5356B" w:rsidRPr="00B37481">
        <w:instrText xml:space="preserve"> ADDIN EN.CITE.DATA </w:instrText>
      </w:r>
      <w:r w:rsidR="00F5356B" w:rsidRPr="00B37481">
        <w:fldChar w:fldCharType="end"/>
      </w:r>
      <w:r w:rsidR="001740B1" w:rsidRPr="00B37481">
        <w:fldChar w:fldCharType="separate"/>
      </w:r>
      <w:r w:rsidR="00F5356B" w:rsidRPr="00B37481">
        <w:rPr>
          <w:noProof/>
          <w:vertAlign w:val="superscript"/>
        </w:rPr>
        <w:t>8,22</w:t>
      </w:r>
      <w:r w:rsidR="001740B1" w:rsidRPr="00B37481">
        <w:fldChar w:fldCharType="end"/>
      </w:r>
      <w:r w:rsidRPr="00B37481">
        <w:t>.</w:t>
      </w:r>
    </w:p>
    <w:p w14:paraId="52AB9C94" w14:textId="77777777" w:rsidR="009C2F3F" w:rsidRDefault="009C2F3F" w:rsidP="00B37481"/>
    <w:p w14:paraId="67B28D58" w14:textId="18410CE0" w:rsidR="009C2F3F" w:rsidRDefault="009764CB" w:rsidP="00B37481">
      <w:r w:rsidRPr="00B37481">
        <w:t>To address this challenge, advanced methodologies have been developed, including the analysis of respiratory patterns and trajectories to classify distinct reflex behaviors</w:t>
      </w:r>
      <w:r w:rsidRPr="00B37481">
        <w:fldChar w:fldCharType="begin"/>
      </w:r>
      <w:r w:rsidR="00F5356B" w:rsidRPr="00B37481">
        <w:instrText xml:space="preserve"> ADDIN EN.CITE &lt;EndNote&gt;&lt;Cite&gt;&lt;Author&gt;Gannot&lt;/Author&gt;&lt;Year&gt;2024&lt;/Year&gt;&lt;RecNum&gt;123&lt;/RecNum&gt;&lt;DisplayText&gt;&lt;style face="superscript"&gt;8&lt;/style&gt;&lt;/DisplayText&gt;&lt;record&gt;&lt;rec-number&gt;123&lt;/rec-number&gt;&lt;foreign-keys&gt;&lt;key app="EN" db-id="fawexxaz2pzedaee5rvxap0uzvftxe25t9pv" timestamp="1749205110"&gt;123&lt;/key&gt;&lt;key app="ENWeb" db-id=""&gt;0&lt;/key&gt;&lt;/foreign-keys&gt;&lt;ref-type name="Journal Article"&gt;17&lt;/ref-type&gt;&lt;contributors&gt;&lt;authors&gt;&lt;author&gt;Gannot, Noam&lt;/author&gt;&lt;author&gt;Li, Xingyu&lt;/author&gt;&lt;author&gt;Phillips, Chrystian D.&lt;/author&gt;&lt;author&gt;Ozel, Ayse Bilge&lt;/author&gt;&lt;author&gt;Uchima Koecklin, Karin Harumi&lt;/author&gt;&lt;author&gt;Lloyd, John P.&lt;/author&gt;&lt;author&gt;Zhang, Lusi&lt;/author&gt;&lt;author&gt;Emery, Katie&lt;/author&gt;&lt;author&gt;Stern, Tomer&lt;/author&gt;&lt;author&gt;Li, Jun Z.&lt;/author&gt;&lt;author&gt;Li, Peng&lt;/author&gt;&lt;/authors&gt;&lt;/contributors&gt;&lt;titles&gt;&lt;title&gt;A vagal–brainstem interoceptive circuit for cough-like defensive behaviors in mice&lt;/title&gt;&lt;secondary-title&gt;Nature Neuroscience&lt;/secondary-title&gt;&lt;/titles&gt;&lt;periodical&gt;&lt;full-title&gt;Nature Neuroscience&lt;/full-title&gt;&lt;/periodical&gt;&lt;pages&gt;1734-1744&lt;/pages&gt;&lt;volume&gt;27&lt;/volume&gt;&lt;number&gt;9&lt;/number&gt;&lt;section&gt;1734&lt;/section&gt;&lt;dates&gt;&lt;year&gt;2024&lt;/year&gt;&lt;/dates&gt;&lt;isbn&gt;1097-6256&amp;#xD;1546-1726&lt;/isbn&gt;&lt;urls&gt;&lt;/urls&gt;&lt;electronic-resource-num&gt;10.1038/s41593-024-01712-5&lt;/electronic-resource-num&gt;&lt;/record&gt;&lt;/Cite&gt;&lt;/EndNote&gt;</w:instrText>
      </w:r>
      <w:r w:rsidRPr="00B37481">
        <w:fldChar w:fldCharType="separate"/>
      </w:r>
      <w:r w:rsidR="00F5356B" w:rsidRPr="00B37481">
        <w:rPr>
          <w:noProof/>
          <w:vertAlign w:val="superscript"/>
        </w:rPr>
        <w:t>8</w:t>
      </w:r>
      <w:r w:rsidRPr="00B37481">
        <w:fldChar w:fldCharType="end"/>
      </w:r>
      <w:r w:rsidRPr="00B37481">
        <w:t xml:space="preserve">. </w:t>
      </w:r>
      <w:r w:rsidR="004D6799" w:rsidRPr="00B37481">
        <w:t>A</w:t>
      </w:r>
      <w:r w:rsidR="004D6799" w:rsidRPr="00B37481">
        <w:rPr>
          <w:lang w:eastAsia="zh-CN"/>
        </w:rPr>
        <w:t>nother</w:t>
      </w:r>
      <w:r w:rsidR="004D6799" w:rsidRPr="00B37481">
        <w:t xml:space="preserve"> </w:t>
      </w:r>
      <w:r w:rsidR="004D6799" w:rsidRPr="00B37481">
        <w:rPr>
          <w:lang w:eastAsia="zh-CN"/>
        </w:rPr>
        <w:t>s</w:t>
      </w:r>
      <w:r w:rsidR="004D6799" w:rsidRPr="00B37481">
        <w:t>tud</w:t>
      </w:r>
      <w:r w:rsidR="004D6799" w:rsidRPr="00B37481">
        <w:rPr>
          <w:lang w:eastAsia="zh-CN"/>
        </w:rPr>
        <w:t>y</w:t>
      </w:r>
      <w:r w:rsidRPr="00B37481">
        <w:t xml:space="preserve"> </w:t>
      </w:r>
      <w:r w:rsidR="009C2F3F">
        <w:t>demonstrates</w:t>
      </w:r>
      <w:r w:rsidR="009C2F3F" w:rsidRPr="00B37481">
        <w:t xml:space="preserve"> </w:t>
      </w:r>
      <w:r w:rsidRPr="00B37481">
        <w:t>that coughs and sneezes exhibit marked differences in temporal and spectral characteristics, such as duration, frequency modulation</w:t>
      </w:r>
      <w:r w:rsidRPr="00B37481">
        <w:fldChar w:fldCharType="begin"/>
      </w:r>
      <w:r w:rsidR="00F5356B" w:rsidRPr="00B37481">
        <w:instrText xml:space="preserve"> ADDIN EN.CITE &lt;EndNote&gt;&lt;Cite&gt;&lt;Author&gt;Lu&lt;/Author&gt;&lt;Year&gt;2024&lt;/Year&gt;&lt;RecNum&gt;124&lt;/RecNum&gt;&lt;DisplayText&gt;&lt;style face="superscript"&gt;22&lt;/style&gt;&lt;/DisplayText&gt;&lt;record&gt;&lt;rec-number&gt;124&lt;/rec-number&gt;&lt;foreign-keys&gt;&lt;key app="EN" db-id="fawexxaz2pzedaee5rvxap0uzvftxe25t9pv" timestamp="1749205224"&gt;124&lt;/key&gt;&lt;key app="ENWeb" db-id=""&gt;0&lt;/key&gt;&lt;/foreign-keys&gt;&lt;ref-type name="Journal Article"&gt;17&lt;/ref-type&gt;&lt;contributors&gt;&lt;authors&gt;&lt;author&gt;Lu, Haicheng&lt;/author&gt;&lt;author&gt;Chen, Guoqing&lt;/author&gt;&lt;author&gt;Zhao, Miao&lt;/author&gt;&lt;author&gt;Gu, Huating&lt;/author&gt;&lt;author&gt;Zheng, Wenxuan&lt;/author&gt;&lt;author&gt;Li, Xiating&lt;/author&gt;&lt;author&gt;Huang, Meizhu&lt;/author&gt;&lt;author&gt;Geng, Dandan&lt;/author&gt;&lt;author&gt;Yu, Minhui&lt;/author&gt;&lt;author&gt;Guan, Xuyan&lt;/author&gt;&lt;author&gt;Zhang, Li&lt;/author&gt;&lt;author&gt;Song, Huimeng&lt;/author&gt;&lt;author&gt;Li, Yaning&lt;/author&gt;&lt;author&gt;Wu, Menghua&lt;/author&gt;&lt;author&gt;Zhang, Fan&lt;/author&gt;&lt;author&gt;Li, Dapeng&lt;/author&gt;&lt;author&gt;Wu, Qingfeng&lt;/author&gt;&lt;author&gt;Shang, Congping&lt;/author&gt;&lt;author&gt;Xie, Zhiyong&lt;/author&gt;&lt;author&gt;Cao, Peng&lt;/author&gt;&lt;/authors&gt;&lt;/contributors&gt;&lt;titles&gt;&lt;title&gt;Brainstem opioid peptidergic neurons regulate cough reflexes in mice&lt;/title&gt;&lt;secondary-title&gt;The Innovation&lt;/secondary-title&gt;&lt;/titles&gt;&lt;periodical&gt;&lt;full-title&gt;The Innovation&lt;/full-title&gt;&lt;/periodical&gt;&lt;volume&gt;5&lt;/volume&gt;&lt;number&gt;6&lt;/number&gt;&lt;section&gt;100721&lt;/section&gt;&lt;dates&gt;&lt;year&gt;2024&lt;/year&gt;&lt;/dates&gt;&lt;isbn&gt;26666758&lt;/isbn&gt;&lt;urls&gt;&lt;/urls&gt;&lt;electronic-resource-num&gt;10.1016/j.xinn.2024.100721&lt;/electronic-resource-num&gt;&lt;/record&gt;&lt;/Cite&gt;&lt;/EndNote&gt;</w:instrText>
      </w:r>
      <w:r w:rsidRPr="00B37481">
        <w:fldChar w:fldCharType="separate"/>
      </w:r>
      <w:r w:rsidR="00F5356B" w:rsidRPr="00B37481">
        <w:rPr>
          <w:noProof/>
          <w:vertAlign w:val="superscript"/>
        </w:rPr>
        <w:t>22</w:t>
      </w:r>
      <w:r w:rsidRPr="00B37481">
        <w:fldChar w:fldCharType="end"/>
      </w:r>
      <w:r w:rsidRPr="00B37481">
        <w:t>. Their work highlighted that coughs exhibit energy concentration in lower peak frequency ranges (20–80 kHz), whereas sneezes display components extending beyond 90 kHz</w:t>
      </w:r>
      <w:r w:rsidR="001740B1" w:rsidRPr="00B37481">
        <w:fldChar w:fldCharType="begin"/>
      </w:r>
      <w:r w:rsidR="00F5356B" w:rsidRPr="00B37481">
        <w:instrText xml:space="preserve"> ADDIN EN.CITE &lt;EndNote&gt;&lt;Cite&gt;&lt;Author&gt;Lu&lt;/Author&gt;&lt;Year&gt;2024&lt;/Year&gt;&lt;RecNum&gt;124&lt;/RecNum&gt;&lt;DisplayText&gt;&lt;style face="superscript"&gt;22&lt;/style&gt;&lt;/DisplayText&gt;&lt;record&gt;&lt;rec-number&gt;124&lt;/rec-number&gt;&lt;foreign-keys&gt;&lt;key app="EN" db-id="fawexxaz2pzedaee5rvxap0uzvftxe25t9pv" timestamp="1749205224"&gt;124&lt;/key&gt;&lt;key app="ENWeb" db-id=""&gt;0&lt;/key&gt;&lt;/foreign-keys&gt;&lt;ref-type name="Journal Article"&gt;17&lt;/ref-type&gt;&lt;contributors&gt;&lt;authors&gt;&lt;author&gt;Lu, Haicheng&lt;/author&gt;&lt;author&gt;Chen, Guoqing&lt;/author&gt;&lt;author&gt;Zhao, Miao&lt;/author&gt;&lt;author&gt;Gu, Huating&lt;/author&gt;&lt;author&gt;Zheng, Wenxuan&lt;/author&gt;&lt;author&gt;Li, Xiating&lt;/author&gt;&lt;author&gt;Huang, Meizhu&lt;/author&gt;&lt;author&gt;Geng, Dandan&lt;/author&gt;&lt;author&gt;Yu, Minhui&lt;/author&gt;&lt;author&gt;Guan, Xuyan&lt;/author&gt;&lt;author&gt;Zhang, Li&lt;/author&gt;&lt;author&gt;Song, Huimeng&lt;/author&gt;&lt;author&gt;Li, Yaning&lt;/author&gt;&lt;author&gt;Wu, Menghua&lt;/author&gt;&lt;author&gt;Zhang, Fan&lt;/author&gt;&lt;author&gt;Li, Dapeng&lt;/author&gt;&lt;author&gt;Wu, Qingfeng&lt;/author&gt;&lt;author&gt;Shang, Congping&lt;/author&gt;&lt;author&gt;Xie, Zhiyong&lt;/author&gt;&lt;author&gt;Cao, Peng&lt;/author&gt;&lt;/authors&gt;&lt;/contributors&gt;&lt;titles&gt;&lt;title&gt;Brainstem opioid peptidergic neurons regulate cough reflexes in mice&lt;/title&gt;&lt;secondary-title&gt;The Innovation&lt;/secondary-title&gt;&lt;/titles&gt;&lt;periodical&gt;&lt;full-title&gt;The Innovation&lt;/full-title&gt;&lt;/periodical&gt;&lt;volume&gt;5&lt;/volume&gt;&lt;number&gt;6&lt;/number&gt;&lt;section&gt;100721&lt;/section&gt;&lt;dates&gt;&lt;year&gt;2024&lt;/year&gt;&lt;/dates&gt;&lt;isbn&gt;26666758&lt;/isbn&gt;&lt;urls&gt;&lt;/urls&gt;&lt;electronic-resource-num&gt;10.1016/j.xinn.2024.100721&lt;/electronic-resource-num&gt;&lt;/record&gt;&lt;/Cite&gt;&lt;/EndNote&gt;</w:instrText>
      </w:r>
      <w:r w:rsidR="001740B1" w:rsidRPr="00B37481">
        <w:fldChar w:fldCharType="separate"/>
      </w:r>
      <w:r w:rsidR="00F5356B" w:rsidRPr="00B37481">
        <w:rPr>
          <w:noProof/>
          <w:vertAlign w:val="superscript"/>
        </w:rPr>
        <w:t>22</w:t>
      </w:r>
      <w:r w:rsidR="001740B1" w:rsidRPr="00B37481">
        <w:fldChar w:fldCharType="end"/>
      </w:r>
      <w:r w:rsidRPr="00B37481">
        <w:t>. These acoustic divergences offer a novel, non-invasive framework for behavioral discrimination, complementing traditional respiratory waveform analyses.</w:t>
      </w:r>
      <w:r w:rsidR="001740B1" w:rsidRPr="00B37481">
        <w:rPr>
          <w:lang w:eastAsia="zh-CN"/>
        </w:rPr>
        <w:t xml:space="preserve"> </w:t>
      </w:r>
      <w:r w:rsidRPr="00B37481">
        <w:t>Despite these innovations, a critical gap persists: existing models lack anatomical specificity in stimulus delivery, often confounding tracheal and nasal reflex pathways. This limitation shows we need better ways to target and study respiratory reflexes.</w:t>
      </w:r>
    </w:p>
    <w:p w14:paraId="73727D9B" w14:textId="15548D04" w:rsidR="009764CB" w:rsidRPr="00B37481" w:rsidRDefault="009764CB" w:rsidP="00B37481">
      <w:r w:rsidRPr="00B37481">
        <w:t xml:space="preserve"> </w:t>
      </w:r>
    </w:p>
    <w:p w14:paraId="53A55501" w14:textId="1297B010" w:rsidR="00242C21" w:rsidRDefault="00242C21" w:rsidP="00B37481">
      <w:r w:rsidRPr="00B37481">
        <w:lastRenderedPageBreak/>
        <w:t>Research on the mechanisms underlying cough and sneeze induced by mechanical and chemical stimulation of the airways has been extensively conducted in large animal models (e.g., cats)</w:t>
      </w:r>
      <w:r w:rsidRPr="00B37481">
        <w:fldChar w:fldCharType="begin">
          <w:fldData xml:space="preserve">PEVuZE5vdGU+PENpdGU+PEF1dGhvcj5TaW1lcmE8L0F1dGhvcj48WWVhcj4yMDE1PC9ZZWFyPjxS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=
</w:fldData>
        </w:fldChar>
      </w:r>
      <w:r w:rsidR="00F5356B" w:rsidRPr="00B37481">
        <w:instrText xml:space="preserve"> ADDIN EN.CITE </w:instrText>
      </w:r>
      <w:r w:rsidR="00F5356B" w:rsidRPr="00B37481">
        <w:fldChar w:fldCharType="begin">
          <w:fldData xml:space="preserve">PEVuZE5vdGU+PENpdGU+PEF1dGhvcj5TaW1lcmE8L0F1dGhvcj48WWVhcj4yMDE1PC9ZZWFyPjxS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=
</w:fldData>
        </w:fldChar>
      </w:r>
      <w:r w:rsidR="00F5356B" w:rsidRPr="00B37481">
        <w:instrText xml:space="preserve"> ADDIN EN.CITE.DATA </w:instrText>
      </w:r>
      <w:r w:rsidR="00F5356B" w:rsidRPr="00B37481">
        <w:fldChar w:fldCharType="end"/>
      </w:r>
      <w:r w:rsidRPr="00B37481">
        <w:fldChar w:fldCharType="separate"/>
      </w:r>
      <w:r w:rsidR="00F5356B" w:rsidRPr="00B37481">
        <w:rPr>
          <w:noProof/>
          <w:vertAlign w:val="superscript"/>
        </w:rPr>
        <w:t>17</w:t>
      </w:r>
      <w:r w:rsidRPr="00B37481">
        <w:fldChar w:fldCharType="end"/>
      </w:r>
      <w:r w:rsidRPr="00B37481">
        <w:t>. However, in small animal models (e.g., guinea pigs, rats</w:t>
      </w:r>
      <w:r w:rsidR="009C2F3F">
        <w:t>,</w:t>
      </w:r>
      <w:r w:rsidRPr="00B37481">
        <w:t xml:space="preserve"> </w:t>
      </w:r>
      <w:r w:rsidRPr="00B37481">
        <w:rPr>
          <w:lang w:eastAsia="zh-CN"/>
        </w:rPr>
        <w:t>and mice</w:t>
      </w:r>
      <w:r w:rsidRPr="00B37481">
        <w:t>), technical limitations have typically necessitated reliance on aerosolized compounds (such as capsaicin or citric acid) to achieve chemical stimulation.</w:t>
      </w:r>
    </w:p>
    <w:p w14:paraId="4216D281" w14:textId="77777777" w:rsidR="009C2F3F" w:rsidRPr="00B37481" w:rsidRDefault="009C2F3F" w:rsidP="00B37481"/>
    <w:p w14:paraId="5FF6DFA2" w14:textId="7FF373AA" w:rsidR="003534BD" w:rsidRDefault="00EF2BA6" w:rsidP="009C2F3F">
      <w:r w:rsidRPr="00B37481">
        <w:t>This protocol proposes a novel method for inducing cough-like and sneeze-like behaviors in mice and establishes a new set of methods to quantify and characterize these respiratory reflexes.</w:t>
      </w:r>
      <w:r w:rsidR="003534BD" w:rsidRPr="00B37481">
        <w:t xml:space="preserve"> This approach establishes a strategy to differentiate cough-like and sneeze-like behaviors in mice by identifying characteristic vocalizations and analyzing their spectral features and acoustic intensity. This novel methodology has the potential to standardize the quantification of murine respiratory reflexes, enhance experimental reproducibility, and deepen mechanistic understanding of cough and sneeze neurophysiology.</w:t>
      </w:r>
    </w:p>
    <w:p w14:paraId="2079685D" w14:textId="77777777" w:rsidR="009C2F3F" w:rsidRPr="00B37481" w:rsidRDefault="009C2F3F" w:rsidP="009C2F3F"/>
    <w:p w14:paraId="32A92E82" w14:textId="604A229D" w:rsidR="006E4797" w:rsidRDefault="00551D82" w:rsidP="00741545">
      <w:pPr>
        <w:pStyle w:val="Heading4"/>
        <w:numPr>
          <w:ilvl w:val="0"/>
          <w:numId w:val="0"/>
        </w:numPr>
        <w:spacing w:before="0" w:after="0"/>
      </w:pPr>
      <w:r w:rsidRPr="00F72213">
        <w:t>PROTOCOL</w:t>
      </w:r>
    </w:p>
    <w:p w14:paraId="3F88EF56" w14:textId="7CE0D403" w:rsidR="008F20CD" w:rsidRDefault="00A71895" w:rsidP="009C2F3F">
      <w:pPr>
        <w:rPr>
          <w:rFonts w:eastAsia="ArialMT"/>
        </w:rPr>
      </w:pPr>
      <w:r w:rsidRPr="00A71895">
        <w:t xml:space="preserve">All experiments were performed in compliance with the guidelines of the Animal Use and Care Protocol of Guangzhou Lab (GZLAB-AUCP- 2024-04-A10). </w:t>
      </w:r>
      <w:r w:rsidRPr="00D10332">
        <w:rPr>
          <w:rFonts w:eastAsia="ArialMT"/>
        </w:rPr>
        <w:t>Female and male mice specific-pathogen-free C57BL/6 mice, aged 8-10 weeks were used in this study.</w:t>
      </w:r>
    </w:p>
    <w:p w14:paraId="2473AC34" w14:textId="77777777" w:rsidR="009C2F3F" w:rsidRPr="00D10332" w:rsidRDefault="009C2F3F" w:rsidP="009C2F3F">
      <w:pPr>
        <w:rPr>
          <w:rFonts w:eastAsia="ArialMT"/>
        </w:rPr>
      </w:pPr>
    </w:p>
    <w:p w14:paraId="7DE69185" w14:textId="11FF4906" w:rsidR="00444EA0" w:rsidRDefault="00444EA0" w:rsidP="009C2F3F">
      <w:pPr>
        <w:pStyle w:val="Heading1"/>
        <w:spacing w:beforeLines="0" w:before="0" w:afterLines="0" w:after="0"/>
        <w:ind w:left="0" w:firstLine="0"/>
      </w:pPr>
      <w:r w:rsidRPr="004C0FFB">
        <w:t>Experimental</w:t>
      </w:r>
      <w:r w:rsidR="009C2F3F">
        <w:t xml:space="preserve"> p</w:t>
      </w:r>
      <w:r w:rsidRPr="004C0FFB">
        <w:t>reparation</w:t>
      </w:r>
    </w:p>
    <w:p w14:paraId="556530BF" w14:textId="77777777" w:rsidR="009C2F3F" w:rsidRPr="009C2F3F" w:rsidRDefault="009C2F3F" w:rsidP="00741545"/>
    <w:p w14:paraId="11698B30" w14:textId="25EEF9F0" w:rsidR="00444EA0" w:rsidRDefault="00444EA0" w:rsidP="009C2F3F">
      <w:pPr>
        <w:pStyle w:val="Heading2"/>
        <w:numPr>
          <w:ilvl w:val="1"/>
          <w:numId w:val="2"/>
        </w:numPr>
        <w:ind w:leftChars="0" w:left="0" w:firstLine="0"/>
      </w:pPr>
      <w:r w:rsidRPr="004C0FFB">
        <w:t xml:space="preserve">Preparation of </w:t>
      </w:r>
      <w:r w:rsidR="00BD4036" w:rsidRPr="004C0FFB">
        <w:t>experimental animals</w:t>
      </w:r>
    </w:p>
    <w:p w14:paraId="443E6BA0" w14:textId="77777777" w:rsidR="00BD4036" w:rsidRPr="00BD4036" w:rsidRDefault="00BD4036" w:rsidP="00741545"/>
    <w:p w14:paraId="6418178D" w14:textId="489173D1" w:rsidR="004C0FFB" w:rsidRDefault="00BD4036" w:rsidP="009C2F3F">
      <w:pPr>
        <w:pStyle w:val="Heading3"/>
        <w:ind w:leftChars="0" w:left="0" w:firstLine="0"/>
      </w:pPr>
      <w:bookmarkStart w:id="10" w:name="OLE_LINK20"/>
      <w:bookmarkStart w:id="11" w:name="OLE_LINK21"/>
      <w:r>
        <w:t xml:space="preserve">House </w:t>
      </w:r>
      <w:r w:rsidR="00444EA0" w:rsidRPr="00444EA0">
        <w:t>mice in cages with free access to food and water</w:t>
      </w:r>
      <w:r>
        <w:t xml:space="preserve">, </w:t>
      </w:r>
      <w:r w:rsidR="003551CE">
        <w:t xml:space="preserve">and </w:t>
      </w:r>
      <w:r>
        <w:t>maintain</w:t>
      </w:r>
      <w:r w:rsidR="00444EA0" w:rsidRPr="00444EA0">
        <w:t xml:space="preserve"> at 22 ± 1 °C under a standard 12</w:t>
      </w:r>
      <w:r w:rsidR="008570B5">
        <w:t xml:space="preserve"> h</w:t>
      </w:r>
      <w:r w:rsidR="00444EA0" w:rsidRPr="00444EA0">
        <w:t xml:space="preserve"> light/dark cycle. </w:t>
      </w:r>
    </w:p>
    <w:bookmarkEnd w:id="10"/>
    <w:bookmarkEnd w:id="11"/>
    <w:p w14:paraId="53223563" w14:textId="77777777" w:rsidR="00BD4036" w:rsidRPr="00BD4036" w:rsidRDefault="00BD4036" w:rsidP="00741545"/>
    <w:p w14:paraId="32D88D02" w14:textId="3293167C" w:rsidR="00444EA0" w:rsidRDefault="00444EA0" w:rsidP="009C2F3F">
      <w:pPr>
        <w:pStyle w:val="Heading2"/>
        <w:ind w:leftChars="0" w:left="0" w:firstLine="0"/>
      </w:pPr>
      <w:r w:rsidRPr="004C0FFB">
        <w:t xml:space="preserve">Preparation of Capsaicin </w:t>
      </w:r>
      <w:r w:rsidR="00BD4036">
        <w:t>s</w:t>
      </w:r>
      <w:r w:rsidRPr="004C0FFB">
        <w:t>olution</w:t>
      </w:r>
    </w:p>
    <w:p w14:paraId="32F268BB" w14:textId="77777777" w:rsidR="00BD4036" w:rsidRPr="00BD4036" w:rsidRDefault="00BD4036" w:rsidP="00741545"/>
    <w:p w14:paraId="59FA31D7" w14:textId="7246FB6F" w:rsidR="00F748CE" w:rsidRDefault="00F748CE" w:rsidP="009C2F3F">
      <w:pPr>
        <w:pStyle w:val="Heading3"/>
        <w:ind w:leftChars="0" w:left="0" w:firstLine="0"/>
      </w:pPr>
      <w:r w:rsidRPr="005C1F16">
        <w:t xml:space="preserve">Dissolve 30.5 mg </w:t>
      </w:r>
      <w:r w:rsidR="00BD4036">
        <w:t xml:space="preserve">of </w:t>
      </w:r>
      <w:r w:rsidRPr="005C1F16">
        <w:t xml:space="preserve">capsaicin powder in PBS containing 10% ethanol and 10% Tween-80 to prepare </w:t>
      </w:r>
      <w:r w:rsidR="00BD4036">
        <w:t xml:space="preserve">a </w:t>
      </w:r>
      <w:r w:rsidRPr="005C1F16">
        <w:t>10 mM stock solution.</w:t>
      </w:r>
    </w:p>
    <w:p w14:paraId="3C7243BC" w14:textId="77777777" w:rsidR="00BD4036" w:rsidRPr="00BD4036" w:rsidRDefault="00BD4036" w:rsidP="00741545"/>
    <w:p w14:paraId="5EEEA22F" w14:textId="77777777" w:rsidR="00F748CE" w:rsidRDefault="00F748CE" w:rsidP="009C2F3F">
      <w:pPr>
        <w:pStyle w:val="Heading3"/>
        <w:ind w:leftChars="0" w:left="0" w:firstLine="0"/>
      </w:pPr>
      <w:r w:rsidRPr="005C1F16">
        <w:t>Dilute stock solution 1:100 in physiological saline to prepare 100 µM working solution.</w:t>
      </w:r>
    </w:p>
    <w:p w14:paraId="4F4D50EA" w14:textId="77777777" w:rsidR="00BD4036" w:rsidRPr="00BD4036" w:rsidRDefault="00BD4036" w:rsidP="00741545"/>
    <w:p w14:paraId="74AF8161" w14:textId="0FBA3631" w:rsidR="008F20CD" w:rsidRDefault="00444EA0" w:rsidP="009C2F3F">
      <w:pPr>
        <w:pStyle w:val="Heading2"/>
        <w:ind w:leftChars="0" w:left="0" w:firstLine="0"/>
      </w:pPr>
      <w:r w:rsidRPr="004C0FFB">
        <w:t>Preparation of Tribromoethanol (Avertin)</w:t>
      </w:r>
    </w:p>
    <w:p w14:paraId="77B705E8" w14:textId="77777777" w:rsidR="00BD4036" w:rsidRPr="00BD4036" w:rsidRDefault="00BD4036" w:rsidP="00741545"/>
    <w:p w14:paraId="4FFF3C27" w14:textId="135BB689" w:rsidR="0041434C" w:rsidRDefault="0041434C" w:rsidP="009C2F3F">
      <w:pPr>
        <w:pStyle w:val="Heading3"/>
        <w:ind w:leftChars="0" w:left="0" w:firstLine="0"/>
      </w:pPr>
      <w:r w:rsidRPr="00D10332">
        <w:t>Weigh 0.5</w:t>
      </w:r>
      <w:r w:rsidR="002D76CB">
        <w:t xml:space="preserve"> g tribromoethanol into a 1.5 mL Eppendorf tube. Add 1 mL</w:t>
      </w:r>
      <w:r w:rsidRPr="00D10332">
        <w:t xml:space="preserve"> </w:t>
      </w:r>
      <w:r w:rsidR="00BD4036">
        <w:t xml:space="preserve">of </w:t>
      </w:r>
      <w:r w:rsidRPr="00D10332">
        <w:t>2-methyl-2-butanol.</w:t>
      </w:r>
    </w:p>
    <w:p w14:paraId="24BDBC78" w14:textId="77777777" w:rsidR="00BD4036" w:rsidRPr="00BD4036" w:rsidRDefault="00BD4036" w:rsidP="00741545"/>
    <w:p w14:paraId="576DE10C" w14:textId="7858BFA6" w:rsidR="0041434C" w:rsidRDefault="0041434C" w:rsidP="009C2F3F">
      <w:pPr>
        <w:pStyle w:val="Heading3"/>
        <w:ind w:leftChars="0" w:left="0" w:firstLine="0"/>
      </w:pPr>
      <w:r w:rsidRPr="00D10332">
        <w:t>Incubate at 55</w:t>
      </w:r>
      <w:r w:rsidR="00BD4036">
        <w:t xml:space="preserve"> </w:t>
      </w:r>
      <w:r w:rsidRPr="00D10332">
        <w:t xml:space="preserve">°C with agitation (400-600 rpm) in </w:t>
      </w:r>
      <w:r w:rsidR="00BD4036">
        <w:t xml:space="preserve">the </w:t>
      </w:r>
      <w:r w:rsidRPr="00D10332">
        <w:t>dark until fully dissolved (~20 min).</w:t>
      </w:r>
    </w:p>
    <w:p w14:paraId="7782D051" w14:textId="77777777" w:rsidR="00BD4036" w:rsidRPr="00BD4036" w:rsidRDefault="00BD4036" w:rsidP="00741545"/>
    <w:p w14:paraId="0273E30B" w14:textId="68A66514" w:rsidR="0041434C" w:rsidRDefault="002D76CB" w:rsidP="009C2F3F">
      <w:pPr>
        <w:pStyle w:val="Heading3"/>
        <w:ind w:leftChars="0" w:left="0" w:firstLine="0"/>
      </w:pPr>
      <w:r>
        <w:t>Place 40 mL</w:t>
      </w:r>
      <w:r w:rsidR="00BD4036">
        <w:t xml:space="preserve"> of</w:t>
      </w:r>
      <w:r w:rsidR="0041434C" w:rsidRPr="00D10332">
        <w:t xml:space="preserve"> physiological saline in a beaker. While stirring, add the dissolved tribromoethanol solution dropwise. Continue stirring until dissolved crystals fully dissipate (~40 min).</w:t>
      </w:r>
    </w:p>
    <w:p w14:paraId="24D772DB" w14:textId="77777777" w:rsidR="00BD4036" w:rsidRPr="00BD4036" w:rsidRDefault="00BD4036" w:rsidP="00741545"/>
    <w:p w14:paraId="16506A81" w14:textId="2CD72E70" w:rsidR="008F20CD" w:rsidRDefault="0041434C" w:rsidP="009C2F3F">
      <w:pPr>
        <w:pStyle w:val="Heading3"/>
        <w:ind w:leftChars="0" w:left="0" w:firstLine="0"/>
      </w:pPr>
      <w:r w:rsidRPr="00D10332">
        <w:lastRenderedPageBreak/>
        <w:t xml:space="preserve">Adjust pH to 7.0-7.3 using NaOH. </w:t>
      </w:r>
    </w:p>
    <w:p w14:paraId="7FF9F5F9" w14:textId="77777777" w:rsidR="00BD4036" w:rsidRPr="00BD4036" w:rsidRDefault="00BD4036" w:rsidP="00741545"/>
    <w:p w14:paraId="5B98701B" w14:textId="4DE24CB9" w:rsidR="00DE208F" w:rsidRDefault="00DE208F" w:rsidP="009C2F3F">
      <w:pPr>
        <w:pStyle w:val="Heading1"/>
        <w:spacing w:beforeLines="0" w:before="0" w:afterLines="0" w:after="0"/>
        <w:ind w:left="0" w:firstLine="0"/>
        <w:rPr>
          <w:highlight w:val="yellow"/>
        </w:rPr>
      </w:pPr>
      <w:r w:rsidRPr="00EE4519">
        <w:rPr>
          <w:highlight w:val="yellow"/>
        </w:rPr>
        <w:t xml:space="preserve">Establishment and </w:t>
      </w:r>
      <w:r w:rsidR="00BD4036" w:rsidRPr="00EE4519">
        <w:rPr>
          <w:highlight w:val="yellow"/>
        </w:rPr>
        <w:t>recording of cough-like behavior model</w:t>
      </w:r>
    </w:p>
    <w:p w14:paraId="7FE25390" w14:textId="77777777" w:rsidR="00BD4036" w:rsidRPr="00BD4036" w:rsidRDefault="00BD4036" w:rsidP="00741545">
      <w:pPr>
        <w:rPr>
          <w:highlight w:val="yellow"/>
        </w:rPr>
      </w:pPr>
    </w:p>
    <w:p w14:paraId="6036A346" w14:textId="45942A1E" w:rsidR="00C242A3" w:rsidRDefault="002D76CB" w:rsidP="009C2F3F">
      <w:pPr>
        <w:pStyle w:val="Heading2"/>
        <w:ind w:leftChars="0" w:left="0" w:firstLine="0"/>
        <w:rPr>
          <w:highlight w:val="yellow"/>
        </w:rPr>
      </w:pPr>
      <w:r>
        <w:rPr>
          <w:highlight w:val="yellow"/>
        </w:rPr>
        <w:t>Implantation cannula p</w:t>
      </w:r>
      <w:r w:rsidR="00C242A3" w:rsidRPr="00EE4519">
        <w:rPr>
          <w:highlight w:val="yellow"/>
        </w:rPr>
        <w:t>reparation</w:t>
      </w:r>
    </w:p>
    <w:p w14:paraId="53BEE54D" w14:textId="77777777" w:rsidR="00BD4036" w:rsidRPr="00BD4036" w:rsidRDefault="00BD4036" w:rsidP="00741545">
      <w:pPr>
        <w:rPr>
          <w:highlight w:val="yellow"/>
        </w:rPr>
      </w:pPr>
    </w:p>
    <w:p w14:paraId="2B229E4E" w14:textId="70C47655" w:rsidR="00C242A3" w:rsidRDefault="00C242A3" w:rsidP="009C2F3F">
      <w:pPr>
        <w:pStyle w:val="Heading3"/>
        <w:ind w:leftChars="0" w:left="0" w:firstLine="0"/>
        <w:rPr>
          <w:highlight w:val="yellow"/>
        </w:rPr>
      </w:pPr>
      <w:r w:rsidRPr="00EE4519">
        <w:rPr>
          <w:highlight w:val="yellow"/>
        </w:rPr>
        <w:t>Cut a 28</w:t>
      </w:r>
      <w:r w:rsidR="00367D33">
        <w:rPr>
          <w:highlight w:val="yellow"/>
        </w:rPr>
        <w:t xml:space="preserve"> </w:t>
      </w:r>
      <w:r w:rsidRPr="00EE4519">
        <w:rPr>
          <w:highlight w:val="yellow"/>
        </w:rPr>
        <w:t>G needle</w:t>
      </w:r>
      <w:r w:rsidR="002D76CB">
        <w:rPr>
          <w:highlight w:val="yellow"/>
        </w:rPr>
        <w:t xml:space="preserve"> </w:t>
      </w:r>
      <w:r w:rsidR="003F0396">
        <w:rPr>
          <w:highlight w:val="yellow"/>
        </w:rPr>
        <w:t>(ID: 0.19</w:t>
      </w:r>
      <w:r w:rsidR="003F0396" w:rsidRPr="00EE4519">
        <w:rPr>
          <w:highlight w:val="yellow"/>
        </w:rPr>
        <w:t xml:space="preserve"> m</w:t>
      </w:r>
      <w:r w:rsidR="003F0396">
        <w:rPr>
          <w:highlight w:val="yellow"/>
        </w:rPr>
        <w:t>m, OD: 0.35</w:t>
      </w:r>
      <w:r w:rsidR="003F0396" w:rsidRPr="00EE4519">
        <w:rPr>
          <w:highlight w:val="yellow"/>
        </w:rPr>
        <w:t xml:space="preserve"> mm) </w:t>
      </w:r>
      <w:r w:rsidRPr="00EE4519">
        <w:rPr>
          <w:highlight w:val="yellow"/>
        </w:rPr>
        <w:t xml:space="preserve">into a ~5 mm cannula. Smooth both ends with abrasive paper using forceps. </w:t>
      </w:r>
      <w:r w:rsidR="00D522B1" w:rsidRPr="00EE4519">
        <w:rPr>
          <w:highlight w:val="yellow"/>
        </w:rPr>
        <w:t xml:space="preserve">Attach one end to silicone tubing </w:t>
      </w:r>
      <w:r w:rsidR="000327D8">
        <w:rPr>
          <w:highlight w:val="yellow"/>
        </w:rPr>
        <w:t>(ID: 0.3</w:t>
      </w:r>
      <w:r w:rsidR="000327D8" w:rsidRPr="00EE4519">
        <w:rPr>
          <w:highlight w:val="yellow"/>
        </w:rPr>
        <w:t xml:space="preserve"> m</w:t>
      </w:r>
      <w:r w:rsidR="000327D8">
        <w:rPr>
          <w:highlight w:val="yellow"/>
        </w:rPr>
        <w:t>m, OD: 0.8</w:t>
      </w:r>
      <w:r w:rsidR="000327D8" w:rsidRPr="00EE4519">
        <w:rPr>
          <w:highlight w:val="yellow"/>
        </w:rPr>
        <w:t xml:space="preserve"> mm)</w:t>
      </w:r>
      <w:r w:rsidR="005762CF">
        <w:rPr>
          <w:highlight w:val="yellow"/>
        </w:rPr>
        <w:t>. Connect to a 1 mL</w:t>
      </w:r>
      <w:r w:rsidRPr="00EE4519">
        <w:rPr>
          <w:highlight w:val="yellow"/>
        </w:rPr>
        <w:t xml:space="preserve"> syringe</w:t>
      </w:r>
      <w:r w:rsidR="00D522B1" w:rsidRPr="00EE4519">
        <w:rPr>
          <w:highlight w:val="yellow"/>
        </w:rPr>
        <w:t xml:space="preserve"> and flush </w:t>
      </w:r>
      <w:r w:rsidR="00BD4036">
        <w:rPr>
          <w:highlight w:val="yellow"/>
        </w:rPr>
        <w:t xml:space="preserve">the </w:t>
      </w:r>
      <w:r w:rsidR="00D522B1" w:rsidRPr="00EE4519">
        <w:rPr>
          <w:highlight w:val="yellow"/>
        </w:rPr>
        <w:t>cannula with water to verify patency</w:t>
      </w:r>
      <w:r w:rsidRPr="00EE4519">
        <w:rPr>
          <w:highlight w:val="yellow"/>
        </w:rPr>
        <w:t>.</w:t>
      </w:r>
    </w:p>
    <w:p w14:paraId="20D46ACB" w14:textId="77777777" w:rsidR="00BD4036" w:rsidRPr="00BD4036" w:rsidRDefault="00BD4036" w:rsidP="00741545">
      <w:pPr>
        <w:rPr>
          <w:highlight w:val="yellow"/>
        </w:rPr>
      </w:pPr>
    </w:p>
    <w:p w14:paraId="6456B6A6" w14:textId="57AAC67F" w:rsidR="00C242A3" w:rsidRDefault="00C242A3" w:rsidP="009C2F3F">
      <w:pPr>
        <w:pStyle w:val="Heading3"/>
        <w:ind w:leftChars="0" w:left="0" w:firstLine="0"/>
        <w:rPr>
          <w:highlight w:val="yellow"/>
        </w:rPr>
      </w:pPr>
      <w:r w:rsidRPr="00EE4519">
        <w:rPr>
          <w:highlight w:val="yellow"/>
        </w:rPr>
        <w:t xml:space="preserve">Bend cannula at 90° with 2:3 arm ratio. Insert longer arm into silicone tube </w:t>
      </w:r>
      <w:bookmarkStart w:id="12" w:name="OLE_LINK52"/>
      <w:bookmarkStart w:id="13" w:name="OLE_LINK53"/>
      <w:r w:rsidRPr="00EE4519">
        <w:rPr>
          <w:highlight w:val="yellow"/>
        </w:rPr>
        <w:t>(</w:t>
      </w:r>
      <w:bookmarkEnd w:id="12"/>
      <w:bookmarkEnd w:id="13"/>
      <w:r w:rsidR="000327D8">
        <w:rPr>
          <w:highlight w:val="yellow"/>
        </w:rPr>
        <w:t>ID: 0.3</w:t>
      </w:r>
      <w:r w:rsidR="000327D8" w:rsidRPr="00EE4519">
        <w:rPr>
          <w:highlight w:val="yellow"/>
        </w:rPr>
        <w:t xml:space="preserve"> m</w:t>
      </w:r>
      <w:r w:rsidR="000327D8">
        <w:rPr>
          <w:highlight w:val="yellow"/>
        </w:rPr>
        <w:t>m, OD: 0.8</w:t>
      </w:r>
      <w:r w:rsidR="000327D8" w:rsidRPr="00EE4519">
        <w:rPr>
          <w:highlight w:val="yellow"/>
        </w:rPr>
        <w:t xml:space="preserve"> mm</w:t>
      </w:r>
      <w:r w:rsidRPr="00EE4519">
        <w:rPr>
          <w:highlight w:val="yellow"/>
        </w:rPr>
        <w:t xml:space="preserve">, 5 cm length; </w:t>
      </w:r>
      <w:r w:rsidRPr="00741545">
        <w:rPr>
          <w:b/>
          <w:bCs/>
          <w:highlight w:val="yellow"/>
        </w:rPr>
        <w:t>Fig</w:t>
      </w:r>
      <w:r w:rsidR="00C415E6" w:rsidRPr="00741545">
        <w:rPr>
          <w:b/>
          <w:bCs/>
          <w:highlight w:val="yellow"/>
        </w:rPr>
        <w:t>ure</w:t>
      </w:r>
      <w:r w:rsidRPr="00741545">
        <w:rPr>
          <w:b/>
          <w:bCs/>
          <w:highlight w:val="yellow"/>
        </w:rPr>
        <w:t xml:space="preserve"> 1A</w:t>
      </w:r>
      <w:r w:rsidRPr="00EE4519">
        <w:rPr>
          <w:highlight w:val="yellow"/>
        </w:rPr>
        <w:t xml:space="preserve">). Designate </w:t>
      </w:r>
      <w:r w:rsidR="00BD4036">
        <w:rPr>
          <w:highlight w:val="yellow"/>
        </w:rPr>
        <w:t xml:space="preserve">the </w:t>
      </w:r>
      <w:r w:rsidRPr="00EE4519">
        <w:rPr>
          <w:highlight w:val="yellow"/>
        </w:rPr>
        <w:t xml:space="preserve">bent end for tracheal implantation. Extend </w:t>
      </w:r>
      <w:r w:rsidR="00BD4036">
        <w:rPr>
          <w:highlight w:val="yellow"/>
        </w:rPr>
        <w:t xml:space="preserve">the silicone tube from the trachea to the </w:t>
      </w:r>
      <w:r w:rsidRPr="00EE4519">
        <w:rPr>
          <w:highlight w:val="yellow"/>
        </w:rPr>
        <w:t>skull for fixation (</w:t>
      </w:r>
      <w:r w:rsidRPr="00741545">
        <w:rPr>
          <w:b/>
          <w:bCs/>
          <w:highlight w:val="yellow"/>
        </w:rPr>
        <w:t>Fig</w:t>
      </w:r>
      <w:r w:rsidR="00BE11B6" w:rsidRPr="00741545">
        <w:rPr>
          <w:b/>
          <w:bCs/>
          <w:highlight w:val="yellow"/>
        </w:rPr>
        <w:t>ure</w:t>
      </w:r>
      <w:r w:rsidRPr="00741545">
        <w:rPr>
          <w:b/>
          <w:bCs/>
          <w:highlight w:val="yellow"/>
        </w:rPr>
        <w:t xml:space="preserve"> 1B</w:t>
      </w:r>
      <w:r w:rsidRPr="00EE4519">
        <w:rPr>
          <w:highlight w:val="yellow"/>
        </w:rPr>
        <w:t>).</w:t>
      </w:r>
    </w:p>
    <w:p w14:paraId="0C14FCF2" w14:textId="77777777" w:rsidR="00BD4036" w:rsidRPr="00BD4036" w:rsidRDefault="00BD4036" w:rsidP="00741545">
      <w:pPr>
        <w:rPr>
          <w:highlight w:val="yellow"/>
        </w:rPr>
      </w:pPr>
    </w:p>
    <w:p w14:paraId="6A3644EF" w14:textId="1F5A403C" w:rsidR="00C242A3" w:rsidRDefault="002D76CB" w:rsidP="009C2F3F">
      <w:pPr>
        <w:pStyle w:val="Heading2"/>
        <w:ind w:leftChars="0" w:left="0" w:firstLine="0"/>
        <w:rPr>
          <w:highlight w:val="yellow"/>
        </w:rPr>
      </w:pPr>
      <w:r>
        <w:rPr>
          <w:highlight w:val="yellow"/>
        </w:rPr>
        <w:t>Recording equipment s</w:t>
      </w:r>
      <w:r w:rsidR="00C242A3" w:rsidRPr="00EE4519">
        <w:rPr>
          <w:highlight w:val="yellow"/>
        </w:rPr>
        <w:t>etup</w:t>
      </w:r>
      <w:r w:rsidR="0048312C" w:rsidRPr="00EE4519">
        <w:rPr>
          <w:highlight w:val="yellow"/>
        </w:rPr>
        <w:t xml:space="preserve"> </w:t>
      </w:r>
      <w:r w:rsidR="00BD4036">
        <w:rPr>
          <w:highlight w:val="yellow"/>
        </w:rPr>
        <w:t>preparation</w:t>
      </w:r>
    </w:p>
    <w:p w14:paraId="39263D70" w14:textId="77777777" w:rsidR="00BD4036" w:rsidRPr="00BD4036" w:rsidRDefault="00BD4036" w:rsidP="00741545">
      <w:pPr>
        <w:rPr>
          <w:highlight w:val="yellow"/>
        </w:rPr>
      </w:pPr>
    </w:p>
    <w:p w14:paraId="26A2144A" w14:textId="645EFCBC" w:rsidR="00C242A3" w:rsidRDefault="00BD4036" w:rsidP="009C2F3F">
      <w:pPr>
        <w:pStyle w:val="Heading3"/>
        <w:ind w:leftChars="0" w:left="0" w:firstLine="0"/>
        <w:rPr>
          <w:highlight w:val="yellow"/>
        </w:rPr>
      </w:pPr>
      <w:r>
        <w:rPr>
          <w:highlight w:val="yellow"/>
        </w:rPr>
        <w:t>Prepare w</w:t>
      </w:r>
      <w:r w:rsidR="00C242A3" w:rsidRPr="00EE4519">
        <w:rPr>
          <w:highlight w:val="yellow"/>
        </w:rPr>
        <w:t>hole-body plethysmography (WBP</w:t>
      </w:r>
      <w:r w:rsidR="00D522B1" w:rsidRPr="00EE4519">
        <w:rPr>
          <w:highlight w:val="yellow"/>
        </w:rPr>
        <w:t xml:space="preserve">) system, Ultrasonic recorder, </w:t>
      </w:r>
      <w:r w:rsidR="00C242A3" w:rsidRPr="00EE4519">
        <w:rPr>
          <w:highlight w:val="yellow"/>
        </w:rPr>
        <w:t>High-speed camera</w:t>
      </w:r>
      <w:r w:rsidR="00D522B1" w:rsidRPr="00EE4519">
        <w:rPr>
          <w:highlight w:val="yellow"/>
        </w:rPr>
        <w:t xml:space="preserve">, </w:t>
      </w:r>
      <w:r w:rsidR="00C242A3" w:rsidRPr="00EE4519">
        <w:rPr>
          <w:highlight w:val="yellow"/>
        </w:rPr>
        <w:t>Microinjection pump</w:t>
      </w:r>
      <w:r w:rsidR="000F16F9" w:rsidRPr="00EE4519">
        <w:rPr>
          <w:rFonts w:hint="eastAsia"/>
          <w:highlight w:val="yellow"/>
        </w:rPr>
        <w:t>.</w:t>
      </w:r>
    </w:p>
    <w:p w14:paraId="46AE12C0" w14:textId="77777777" w:rsidR="004B2BA4" w:rsidRPr="004B2BA4" w:rsidRDefault="004B2BA4" w:rsidP="00741545">
      <w:pPr>
        <w:rPr>
          <w:highlight w:val="yellow"/>
        </w:rPr>
      </w:pPr>
    </w:p>
    <w:p w14:paraId="7E68ED0B" w14:textId="45A65786" w:rsidR="000F16F9" w:rsidRDefault="000F16F9" w:rsidP="009C2F3F">
      <w:pPr>
        <w:pStyle w:val="Heading2"/>
        <w:ind w:leftChars="0" w:left="0" w:firstLine="0"/>
        <w:rPr>
          <w:highlight w:val="yellow"/>
        </w:rPr>
      </w:pPr>
      <w:r w:rsidRPr="004B2BA4">
        <w:rPr>
          <w:highlight w:val="yellow"/>
        </w:rPr>
        <w:t>Mouse</w:t>
      </w:r>
      <w:r w:rsidR="002D76CB" w:rsidRPr="004B2BA4">
        <w:rPr>
          <w:highlight w:val="yellow"/>
        </w:rPr>
        <w:t xml:space="preserve"> group a</w:t>
      </w:r>
      <w:r w:rsidRPr="004B2BA4">
        <w:rPr>
          <w:highlight w:val="yellow"/>
        </w:rPr>
        <w:t>ssignment</w:t>
      </w:r>
    </w:p>
    <w:p w14:paraId="0D798159" w14:textId="77777777" w:rsidR="004B2BA4" w:rsidRPr="004B2BA4" w:rsidRDefault="004B2BA4" w:rsidP="00741545">
      <w:pPr>
        <w:rPr>
          <w:highlight w:val="yellow"/>
        </w:rPr>
      </w:pPr>
    </w:p>
    <w:p w14:paraId="55433319" w14:textId="1EF7DD8B" w:rsidR="000F16F9" w:rsidRDefault="000F16F9" w:rsidP="009C2F3F">
      <w:pPr>
        <w:pStyle w:val="Heading3"/>
        <w:ind w:leftChars="0" w:left="0" w:firstLine="0"/>
        <w:rPr>
          <w:rFonts w:cs="Calibri"/>
          <w:highlight w:val="yellow"/>
        </w:rPr>
      </w:pPr>
      <w:r w:rsidRPr="004B2BA4">
        <w:rPr>
          <w:rFonts w:cs="Calibri"/>
          <w:highlight w:val="yellow"/>
        </w:rPr>
        <w:t>Randomly assign mice to three groups (n</w:t>
      </w:r>
      <w:r w:rsidR="00367D33">
        <w:rPr>
          <w:rFonts w:cs="Calibri"/>
          <w:highlight w:val="yellow"/>
        </w:rPr>
        <w:t xml:space="preserve"> </w:t>
      </w:r>
      <w:r w:rsidRPr="004B2BA4">
        <w:rPr>
          <w:rFonts w:cs="Calibri"/>
          <w:highlight w:val="yellow"/>
        </w:rPr>
        <w:t>=</w:t>
      </w:r>
      <w:r w:rsidR="00367D33">
        <w:rPr>
          <w:rFonts w:cs="Calibri"/>
          <w:highlight w:val="yellow"/>
        </w:rPr>
        <w:t xml:space="preserve"> </w:t>
      </w:r>
      <w:r w:rsidRPr="004B2BA4">
        <w:rPr>
          <w:rFonts w:cs="Calibri"/>
          <w:highlight w:val="yellow"/>
        </w:rPr>
        <w:t>6/group):</w:t>
      </w:r>
      <w:r w:rsidR="004B2BA4">
        <w:rPr>
          <w:rFonts w:cs="Calibri"/>
          <w:highlight w:val="yellow"/>
        </w:rPr>
        <w:t xml:space="preserve"> i) C</w:t>
      </w:r>
      <w:r w:rsidRPr="004B2BA4">
        <w:rPr>
          <w:rFonts w:cs="Calibri"/>
          <w:highlight w:val="yellow"/>
        </w:rPr>
        <w:t>ontrol group: Maintain normal untreated status.</w:t>
      </w:r>
      <w:r w:rsidR="008E11F3" w:rsidRPr="004B2BA4">
        <w:rPr>
          <w:rFonts w:cs="Calibri"/>
          <w:highlight w:val="yellow"/>
        </w:rPr>
        <w:t xml:space="preserve"> </w:t>
      </w:r>
      <w:r w:rsidR="004B2BA4">
        <w:rPr>
          <w:rFonts w:cs="Calibri"/>
          <w:highlight w:val="yellow"/>
        </w:rPr>
        <w:t xml:space="preserve">ii) </w:t>
      </w:r>
      <w:r w:rsidRPr="004B2BA4">
        <w:rPr>
          <w:rFonts w:cs="Calibri"/>
          <w:highlight w:val="yellow"/>
        </w:rPr>
        <w:t xml:space="preserve">Sham group: Implant </w:t>
      </w:r>
      <w:r w:rsidR="004B2BA4">
        <w:rPr>
          <w:rFonts w:cs="Calibri"/>
          <w:highlight w:val="yellow"/>
        </w:rPr>
        <w:t xml:space="preserve">the </w:t>
      </w:r>
      <w:r w:rsidRPr="004B2BA4">
        <w:rPr>
          <w:rFonts w:cs="Calibri"/>
          <w:highlight w:val="yellow"/>
        </w:rPr>
        <w:t>tracheal cannula without stimulation.</w:t>
      </w:r>
      <w:r w:rsidR="008E11F3" w:rsidRPr="004B2BA4">
        <w:rPr>
          <w:rFonts w:cs="Calibri"/>
          <w:highlight w:val="yellow"/>
        </w:rPr>
        <w:t xml:space="preserve"> </w:t>
      </w:r>
      <w:r w:rsidR="004B2BA4">
        <w:rPr>
          <w:rFonts w:cs="Calibri"/>
          <w:highlight w:val="yellow"/>
        </w:rPr>
        <w:t xml:space="preserve">iii) </w:t>
      </w:r>
      <w:r w:rsidRPr="004B2BA4">
        <w:rPr>
          <w:rFonts w:cs="Calibri"/>
          <w:highlight w:val="yellow"/>
        </w:rPr>
        <w:t>Stimulation g</w:t>
      </w:r>
      <w:r w:rsidR="00A664B5" w:rsidRPr="004B2BA4">
        <w:rPr>
          <w:rFonts w:cs="Calibri"/>
          <w:highlight w:val="yellow"/>
        </w:rPr>
        <w:t xml:space="preserve">roup: Implant </w:t>
      </w:r>
      <w:r w:rsidR="004B2BA4">
        <w:rPr>
          <w:rFonts w:cs="Calibri"/>
          <w:highlight w:val="yellow"/>
        </w:rPr>
        <w:t xml:space="preserve">the </w:t>
      </w:r>
      <w:r w:rsidR="00A664B5" w:rsidRPr="004B2BA4">
        <w:rPr>
          <w:rFonts w:cs="Calibri"/>
          <w:highlight w:val="yellow"/>
        </w:rPr>
        <w:t xml:space="preserve">tracheal cannula </w:t>
      </w:r>
      <w:r w:rsidR="00A664B5" w:rsidRPr="00741545">
        <w:rPr>
          <w:rFonts w:eastAsiaTheme="minorEastAsia" w:cs="Calibri"/>
          <w:highlight w:val="yellow"/>
          <w:lang w:eastAsia="zh-CN"/>
        </w:rPr>
        <w:t>and</w:t>
      </w:r>
      <w:r w:rsidRPr="004B2BA4">
        <w:rPr>
          <w:rFonts w:cs="Calibri"/>
          <w:highlight w:val="yellow"/>
        </w:rPr>
        <w:t xml:space="preserve"> administer capsaicin to induce cough.</w:t>
      </w:r>
    </w:p>
    <w:p w14:paraId="7260EDC4" w14:textId="77777777" w:rsidR="004B2BA4" w:rsidRPr="004B2BA4" w:rsidRDefault="004B2BA4" w:rsidP="00741545">
      <w:pPr>
        <w:rPr>
          <w:highlight w:val="yellow"/>
        </w:rPr>
      </w:pPr>
    </w:p>
    <w:p w14:paraId="64DD6FCC" w14:textId="11037310" w:rsidR="00C242A3" w:rsidRDefault="002D76CB" w:rsidP="009C2F3F">
      <w:pPr>
        <w:pStyle w:val="Heading2"/>
        <w:ind w:leftChars="0" w:left="0" w:firstLine="0"/>
        <w:rPr>
          <w:highlight w:val="yellow"/>
        </w:rPr>
      </w:pPr>
      <w:bookmarkStart w:id="14" w:name="OLE_LINK57"/>
      <w:bookmarkStart w:id="15" w:name="OLE_LINK58"/>
      <w:r w:rsidRPr="004B2BA4">
        <w:rPr>
          <w:highlight w:val="yellow"/>
        </w:rPr>
        <w:t>Surgical p</w:t>
      </w:r>
      <w:r w:rsidR="00D522B1" w:rsidRPr="004B2BA4">
        <w:rPr>
          <w:highlight w:val="yellow"/>
        </w:rPr>
        <w:t>rocedure</w:t>
      </w:r>
      <w:bookmarkEnd w:id="14"/>
      <w:bookmarkEnd w:id="15"/>
    </w:p>
    <w:p w14:paraId="60D4A5B3" w14:textId="77777777" w:rsidR="004B2BA4" w:rsidRPr="004B2BA4" w:rsidRDefault="004B2BA4" w:rsidP="00741545">
      <w:pPr>
        <w:rPr>
          <w:highlight w:val="yellow"/>
        </w:rPr>
      </w:pPr>
    </w:p>
    <w:p w14:paraId="3A2B0453" w14:textId="6FA5C52C" w:rsidR="0048312C" w:rsidRPr="005E3D0B" w:rsidRDefault="00C242A3" w:rsidP="009C2F3F">
      <w:pPr>
        <w:pStyle w:val="Heading3"/>
        <w:ind w:leftChars="0" w:left="0" w:firstLine="0"/>
        <w:rPr>
          <w:highlight w:val="yellow"/>
        </w:rPr>
      </w:pPr>
      <w:bookmarkStart w:id="16" w:name="OLE_LINK38"/>
      <w:bookmarkStart w:id="17" w:name="OLE_LINK39"/>
      <w:r w:rsidRPr="00EE4519">
        <w:rPr>
          <w:highlight w:val="yellow"/>
        </w:rPr>
        <w:t xml:space="preserve"> </w:t>
      </w:r>
      <w:r w:rsidR="008570B5">
        <w:rPr>
          <w:highlight w:val="yellow"/>
        </w:rPr>
        <w:t>Anesthetize</w:t>
      </w:r>
      <w:r w:rsidR="001140E2">
        <w:rPr>
          <w:highlight w:val="yellow"/>
        </w:rPr>
        <w:t xml:space="preserve"> the mice by</w:t>
      </w:r>
      <w:r w:rsidRPr="00EE4519">
        <w:rPr>
          <w:highlight w:val="yellow"/>
        </w:rPr>
        <w:t xml:space="preserve"> </w:t>
      </w:r>
      <w:r w:rsidR="00D522B1" w:rsidRPr="00EE4519">
        <w:rPr>
          <w:highlight w:val="yellow"/>
        </w:rPr>
        <w:t>intraperitoneal injection</w:t>
      </w:r>
      <w:r w:rsidR="001140E2">
        <w:rPr>
          <w:highlight w:val="yellow"/>
        </w:rPr>
        <w:t xml:space="preserve"> of tribromoethanol </w:t>
      </w:r>
      <w:r w:rsidR="005E3D0B" w:rsidRPr="005E3D0B">
        <w:rPr>
          <w:rFonts w:cs="Arial"/>
          <w:highlight w:val="yellow"/>
        </w:rPr>
        <w:t>(125-250 mg/kg), and confirm complete anesthesia by the absence of a response to a toe pinch</w:t>
      </w:r>
      <w:bookmarkEnd w:id="16"/>
      <w:bookmarkEnd w:id="17"/>
      <w:r w:rsidR="00D522B1" w:rsidRPr="005E3D0B">
        <w:rPr>
          <w:highlight w:val="yellow"/>
        </w:rPr>
        <w:t>.</w:t>
      </w:r>
    </w:p>
    <w:p w14:paraId="62927A36" w14:textId="77777777" w:rsidR="00440283" w:rsidRPr="00440283" w:rsidRDefault="00440283" w:rsidP="00741545">
      <w:pPr>
        <w:rPr>
          <w:highlight w:val="yellow"/>
        </w:rPr>
      </w:pPr>
    </w:p>
    <w:p w14:paraId="3207EA13" w14:textId="3F8514E9" w:rsidR="00C242A3" w:rsidRDefault="00C242A3" w:rsidP="009C2F3F">
      <w:pPr>
        <w:pStyle w:val="Heading3"/>
        <w:ind w:leftChars="0" w:left="0" w:firstLine="0"/>
        <w:rPr>
          <w:highlight w:val="yellow"/>
        </w:rPr>
      </w:pPr>
      <w:r w:rsidRPr="00EE4519">
        <w:rPr>
          <w:highlight w:val="yellow"/>
        </w:rPr>
        <w:t xml:space="preserve">Secure </w:t>
      </w:r>
      <w:r w:rsidR="00440283">
        <w:rPr>
          <w:highlight w:val="yellow"/>
        </w:rPr>
        <w:t xml:space="preserve">the </w:t>
      </w:r>
      <w:r w:rsidRPr="00EE4519">
        <w:rPr>
          <w:highlight w:val="yellow"/>
        </w:rPr>
        <w:t>anesthetized mouse supine. Shave</w:t>
      </w:r>
      <w:r w:rsidR="0048312C" w:rsidRPr="00EE4519">
        <w:rPr>
          <w:highlight w:val="yellow"/>
        </w:rPr>
        <w:t xml:space="preserve"> cranial and </w:t>
      </w:r>
      <w:r w:rsidRPr="00EE4519">
        <w:rPr>
          <w:highlight w:val="yellow"/>
        </w:rPr>
        <w:t xml:space="preserve">cervical hair. Disinfect with iodophor. </w:t>
      </w:r>
      <w:r w:rsidR="00EF66DB" w:rsidRPr="00EF66DB">
        <w:rPr>
          <w:rFonts w:cs="Arial"/>
          <w:highlight w:val="yellow"/>
        </w:rPr>
        <w:t>Using surgical scissors, trim a circular section of scalp approximately 5 mm in diameter to expose the skull</w:t>
      </w:r>
      <w:r w:rsidR="00D522B1" w:rsidRPr="00EF66DB">
        <w:rPr>
          <w:highlight w:val="yellow"/>
        </w:rPr>
        <w:t>.</w:t>
      </w:r>
    </w:p>
    <w:p w14:paraId="0B180A0E" w14:textId="77777777" w:rsidR="00440283" w:rsidRPr="00440283" w:rsidRDefault="00440283" w:rsidP="00741545">
      <w:pPr>
        <w:rPr>
          <w:highlight w:val="yellow"/>
        </w:rPr>
      </w:pPr>
    </w:p>
    <w:p w14:paraId="7A83CBB8" w14:textId="6EFDC238" w:rsidR="00C242A3" w:rsidRDefault="00C242A3" w:rsidP="009C2F3F">
      <w:pPr>
        <w:pStyle w:val="Heading3"/>
        <w:ind w:leftChars="0" w:left="0" w:firstLine="0"/>
        <w:rPr>
          <w:highlight w:val="yellow"/>
        </w:rPr>
      </w:pPr>
      <w:r w:rsidRPr="00EE4519">
        <w:rPr>
          <w:highlight w:val="yellow"/>
        </w:rPr>
        <w:t>Under microscope: Incise cervica</w:t>
      </w:r>
      <w:r w:rsidR="00345B5B" w:rsidRPr="00EE4519">
        <w:rPr>
          <w:highlight w:val="yellow"/>
        </w:rPr>
        <w:t>l skin</w:t>
      </w:r>
      <w:r w:rsidR="00B249A8" w:rsidRPr="00B249A8">
        <w:rPr>
          <w:highlight w:val="yellow"/>
        </w:rPr>
        <w:t xml:space="preserve"> for </w:t>
      </w:r>
      <w:r w:rsidR="00B249A8" w:rsidRPr="00B249A8">
        <w:rPr>
          <w:rFonts w:cs="Arial"/>
          <w:highlight w:val="yellow"/>
        </w:rPr>
        <w:t>approximately 1 cm</w:t>
      </w:r>
      <w:r w:rsidR="00345B5B" w:rsidRPr="00B249A8">
        <w:rPr>
          <w:highlight w:val="yellow"/>
        </w:rPr>
        <w:t>.</w:t>
      </w:r>
      <w:r w:rsidR="00345B5B" w:rsidRPr="00EE4519">
        <w:rPr>
          <w:highlight w:val="yellow"/>
        </w:rPr>
        <w:t xml:space="preserve"> Bluntly dissect tissues and </w:t>
      </w:r>
      <w:r w:rsidRPr="00EE4519">
        <w:rPr>
          <w:highlight w:val="yellow"/>
        </w:rPr>
        <w:t xml:space="preserve">muscles to expose </w:t>
      </w:r>
      <w:r w:rsidR="00440283">
        <w:rPr>
          <w:highlight w:val="yellow"/>
        </w:rPr>
        <w:t xml:space="preserve">the </w:t>
      </w:r>
      <w:r w:rsidRPr="00EE4519">
        <w:rPr>
          <w:highlight w:val="yellow"/>
        </w:rPr>
        <w:t>trachea. Punct</w:t>
      </w:r>
      <w:r w:rsidR="00345B5B" w:rsidRPr="00EE4519">
        <w:rPr>
          <w:highlight w:val="yellow"/>
        </w:rPr>
        <w:t xml:space="preserve">ure soft tissue between </w:t>
      </w:r>
      <w:r w:rsidR="00440283">
        <w:rPr>
          <w:highlight w:val="yellow"/>
        </w:rPr>
        <w:t xml:space="preserve">the </w:t>
      </w:r>
      <w:r w:rsidR="00345B5B" w:rsidRPr="00EE4519">
        <w:rPr>
          <w:highlight w:val="yellow"/>
        </w:rPr>
        <w:t xml:space="preserve">cricoid and </w:t>
      </w:r>
      <w:r w:rsidRPr="00EE4519">
        <w:rPr>
          <w:highlight w:val="yellow"/>
        </w:rPr>
        <w:t>tracheal cartilages using 32</w:t>
      </w:r>
      <w:r w:rsidR="00440283">
        <w:rPr>
          <w:highlight w:val="yellow"/>
        </w:rPr>
        <w:t xml:space="preserve"> </w:t>
      </w:r>
      <w:r w:rsidRPr="00EE4519">
        <w:rPr>
          <w:highlight w:val="yellow"/>
        </w:rPr>
        <w:t xml:space="preserve">G needle. Create </w:t>
      </w:r>
      <w:r w:rsidR="00440283">
        <w:rPr>
          <w:highlight w:val="yellow"/>
        </w:rPr>
        <w:t xml:space="preserve">a </w:t>
      </w:r>
      <w:r w:rsidRPr="00EE4519">
        <w:rPr>
          <w:highlight w:val="yellow"/>
        </w:rPr>
        <w:t>minimal tracheal opening with ophthalmic scissors.</w:t>
      </w:r>
    </w:p>
    <w:p w14:paraId="4A4AC612" w14:textId="77777777" w:rsidR="00440283" w:rsidRPr="00440283" w:rsidRDefault="00440283" w:rsidP="00741545">
      <w:pPr>
        <w:rPr>
          <w:highlight w:val="yellow"/>
        </w:rPr>
      </w:pPr>
    </w:p>
    <w:p w14:paraId="6F3447EB" w14:textId="669AE897" w:rsidR="00C242A3" w:rsidRDefault="00D522B1" w:rsidP="009C2F3F">
      <w:pPr>
        <w:rPr>
          <w:highlight w:val="yellow"/>
        </w:rPr>
      </w:pPr>
      <w:r w:rsidRPr="00EE4519">
        <w:rPr>
          <w:rFonts w:asciiTheme="majorHAnsi" w:hAnsiTheme="majorHAnsi" w:cstheme="majorHAnsi"/>
          <w:highlight w:val="yellow"/>
        </w:rPr>
        <w:t>N</w:t>
      </w:r>
      <w:r w:rsidR="00440283">
        <w:rPr>
          <w:rFonts w:asciiTheme="majorHAnsi" w:hAnsiTheme="majorHAnsi" w:cstheme="majorHAnsi"/>
          <w:highlight w:val="yellow"/>
          <w:lang w:eastAsia="zh-CN"/>
        </w:rPr>
        <w:t>OTE</w:t>
      </w:r>
      <w:r w:rsidR="00345B5B" w:rsidRPr="00EE4519">
        <w:rPr>
          <w:rFonts w:asciiTheme="majorHAnsi" w:hAnsiTheme="majorHAnsi" w:cstheme="majorHAnsi"/>
          <w:highlight w:val="yellow"/>
        </w:rPr>
        <w:t>:</w:t>
      </w:r>
      <w:r w:rsidR="00345B5B" w:rsidRPr="00EE4519">
        <w:rPr>
          <w:rFonts w:hint="eastAsia"/>
          <w:highlight w:val="yellow"/>
        </w:rPr>
        <w:t xml:space="preserve"> Keep </w:t>
      </w:r>
      <w:r w:rsidR="00440283">
        <w:rPr>
          <w:highlight w:val="yellow"/>
        </w:rPr>
        <w:t xml:space="preserve">the </w:t>
      </w:r>
      <w:r w:rsidR="00345B5B" w:rsidRPr="00EE4519">
        <w:rPr>
          <w:rFonts w:hint="eastAsia"/>
          <w:highlight w:val="yellow"/>
        </w:rPr>
        <w:t>opening size</w:t>
      </w:r>
      <w:r w:rsidR="005B40E7" w:rsidRPr="00EE4519">
        <w:rPr>
          <w:highlight w:val="yellow"/>
        </w:rPr>
        <w:t xml:space="preserve"> just large enough for</w:t>
      </w:r>
      <w:r w:rsidR="00C242A3" w:rsidRPr="00EE4519">
        <w:rPr>
          <w:rFonts w:hint="eastAsia"/>
          <w:highlight w:val="yellow"/>
        </w:rPr>
        <w:t xml:space="preserve"> cannula dia</w:t>
      </w:r>
      <w:r w:rsidR="0048312C" w:rsidRPr="00EE4519">
        <w:rPr>
          <w:rFonts w:hint="eastAsia"/>
          <w:highlight w:val="yellow"/>
        </w:rPr>
        <w:t>meter to prevent tissue damage.</w:t>
      </w:r>
    </w:p>
    <w:p w14:paraId="155A4082" w14:textId="77777777" w:rsidR="00440283" w:rsidRPr="00EE4519" w:rsidRDefault="00440283" w:rsidP="009C2F3F">
      <w:pPr>
        <w:rPr>
          <w:highlight w:val="yellow"/>
        </w:rPr>
      </w:pPr>
    </w:p>
    <w:p w14:paraId="02F48DD9" w14:textId="59AF3DA9" w:rsidR="00C242A3" w:rsidRDefault="00C242A3" w:rsidP="009C2F3F">
      <w:pPr>
        <w:pStyle w:val="Heading3"/>
        <w:ind w:leftChars="0" w:left="0" w:firstLine="0"/>
        <w:rPr>
          <w:highlight w:val="yellow"/>
        </w:rPr>
      </w:pPr>
      <w:r w:rsidRPr="00EE4519">
        <w:rPr>
          <w:highlight w:val="yellow"/>
        </w:rPr>
        <w:t xml:space="preserve"> Insert metal cannula (silicone-sheathed) ~1 mm into tracheal lumen. Secure</w:t>
      </w:r>
      <w:r w:rsidR="005B40E7" w:rsidRPr="00EE4519">
        <w:rPr>
          <w:highlight w:val="yellow"/>
        </w:rPr>
        <w:t xml:space="preserve"> cannula-trachea junction with 7</w:t>
      </w:r>
      <w:r w:rsidRPr="00EE4519">
        <w:rPr>
          <w:highlight w:val="yellow"/>
        </w:rPr>
        <w:t>-0 suture.</w:t>
      </w:r>
    </w:p>
    <w:p w14:paraId="2A00B265" w14:textId="77777777" w:rsidR="00EE7545" w:rsidRPr="00EE7545" w:rsidRDefault="00EE7545" w:rsidP="00741545">
      <w:pPr>
        <w:rPr>
          <w:highlight w:val="yellow"/>
        </w:rPr>
      </w:pPr>
    </w:p>
    <w:p w14:paraId="433C4680" w14:textId="5FD9E47C" w:rsidR="00C242A3" w:rsidRDefault="005B40E7" w:rsidP="009C2F3F">
      <w:pPr>
        <w:rPr>
          <w:highlight w:val="yellow"/>
        </w:rPr>
      </w:pPr>
      <w:r w:rsidRPr="00EE4519">
        <w:rPr>
          <w:highlight w:val="yellow"/>
        </w:rPr>
        <w:t>N</w:t>
      </w:r>
      <w:r w:rsidR="00EE7545">
        <w:rPr>
          <w:highlight w:val="yellow"/>
        </w:rPr>
        <w:t>OTE</w:t>
      </w:r>
      <w:r w:rsidR="00C242A3" w:rsidRPr="00EE4519">
        <w:rPr>
          <w:highlight w:val="yellow"/>
        </w:rPr>
        <w:t>: Limit insertion depth to 1 mm t</w:t>
      </w:r>
      <w:r w:rsidR="0048312C" w:rsidRPr="00EE4519">
        <w:rPr>
          <w:highlight w:val="yellow"/>
        </w:rPr>
        <w:t>o avoid respiratory compromise.</w:t>
      </w:r>
    </w:p>
    <w:p w14:paraId="134C871A" w14:textId="77777777" w:rsidR="00EE7545" w:rsidRPr="00EE4519" w:rsidRDefault="00EE7545" w:rsidP="009C2F3F">
      <w:pPr>
        <w:rPr>
          <w:highlight w:val="yellow"/>
        </w:rPr>
      </w:pPr>
    </w:p>
    <w:p w14:paraId="7DEB5535" w14:textId="210A93B0" w:rsidR="00C242A3" w:rsidRDefault="00B26D90" w:rsidP="009C2F3F">
      <w:pPr>
        <w:pStyle w:val="Heading3"/>
        <w:ind w:leftChars="0" w:left="0" w:firstLine="0"/>
        <w:rPr>
          <w:highlight w:val="yellow"/>
        </w:rPr>
      </w:pPr>
      <w:r w:rsidRPr="00EE4519">
        <w:rPr>
          <w:highlight w:val="yellow"/>
        </w:rPr>
        <w:t>Bluntly tunnel subcutaneously from neck to skull</w:t>
      </w:r>
      <w:r w:rsidR="00C242A3" w:rsidRPr="00EE4519">
        <w:rPr>
          <w:highlight w:val="yellow"/>
        </w:rPr>
        <w:t xml:space="preserve">. </w:t>
      </w:r>
      <w:r w:rsidR="00204DE5" w:rsidRPr="00EE4519">
        <w:rPr>
          <w:highlight w:val="yellow"/>
        </w:rPr>
        <w:t>Route the silicone tube to the cranium and fix it with dental cement.</w:t>
      </w:r>
    </w:p>
    <w:p w14:paraId="048DBE9F" w14:textId="77777777" w:rsidR="00EE7545" w:rsidRPr="00EE7545" w:rsidRDefault="00EE7545" w:rsidP="00741545">
      <w:pPr>
        <w:rPr>
          <w:highlight w:val="yellow"/>
        </w:rPr>
      </w:pPr>
    </w:p>
    <w:p w14:paraId="155CB4F0" w14:textId="45EBAC3E" w:rsidR="00C242A3" w:rsidRDefault="00C242A3" w:rsidP="009C2F3F">
      <w:pPr>
        <w:pStyle w:val="Heading3"/>
        <w:ind w:leftChars="0" w:left="0" w:firstLine="0"/>
        <w:rPr>
          <w:highlight w:val="yellow"/>
        </w:rPr>
      </w:pPr>
      <w:r w:rsidRPr="00EE4519">
        <w:rPr>
          <w:highlight w:val="yellow"/>
        </w:rPr>
        <w:t xml:space="preserve">Suture cervical incision. Place </w:t>
      </w:r>
      <w:r w:rsidR="00EE7545">
        <w:rPr>
          <w:highlight w:val="yellow"/>
        </w:rPr>
        <w:t xml:space="preserve">the </w:t>
      </w:r>
      <w:r w:rsidRPr="00EE4519">
        <w:rPr>
          <w:highlight w:val="yellow"/>
        </w:rPr>
        <w:t xml:space="preserve">mouse on </w:t>
      </w:r>
      <w:r w:rsidR="00EE7545">
        <w:rPr>
          <w:highlight w:val="yellow"/>
        </w:rPr>
        <w:t xml:space="preserve">a </w:t>
      </w:r>
      <w:r w:rsidRPr="00EE4519">
        <w:rPr>
          <w:highlight w:val="yellow"/>
        </w:rPr>
        <w:t xml:space="preserve">heating pad until </w:t>
      </w:r>
      <w:r w:rsidR="00EE7545">
        <w:rPr>
          <w:highlight w:val="yellow"/>
        </w:rPr>
        <w:t xml:space="preserve">it is </w:t>
      </w:r>
      <w:r w:rsidRPr="00EE4519">
        <w:rPr>
          <w:highlight w:val="yellow"/>
        </w:rPr>
        <w:t xml:space="preserve">conscious. House in </w:t>
      </w:r>
      <w:r w:rsidR="00EE7545">
        <w:rPr>
          <w:highlight w:val="yellow"/>
        </w:rPr>
        <w:t xml:space="preserve">a </w:t>
      </w:r>
      <w:r w:rsidRPr="00EE4519">
        <w:rPr>
          <w:highlight w:val="yellow"/>
        </w:rPr>
        <w:t>cage for 5 days.</w:t>
      </w:r>
    </w:p>
    <w:p w14:paraId="75AA3A1C" w14:textId="77777777" w:rsidR="00EE7545" w:rsidRPr="00EE7545" w:rsidRDefault="00EE7545" w:rsidP="00741545">
      <w:pPr>
        <w:rPr>
          <w:highlight w:val="yellow"/>
        </w:rPr>
      </w:pPr>
    </w:p>
    <w:p w14:paraId="20962478" w14:textId="0B64E2E7" w:rsidR="00C242A3" w:rsidRDefault="00C242A3" w:rsidP="009C2F3F">
      <w:pPr>
        <w:pStyle w:val="Heading3"/>
        <w:ind w:leftChars="0" w:left="0" w:firstLine="0"/>
        <w:rPr>
          <w:highlight w:val="yellow"/>
        </w:rPr>
      </w:pPr>
      <w:r w:rsidRPr="00EE4519">
        <w:rPr>
          <w:highlight w:val="yellow"/>
        </w:rPr>
        <w:t xml:space="preserve"> Flush trachea</w:t>
      </w:r>
      <w:r w:rsidR="005762CF">
        <w:rPr>
          <w:highlight w:val="yellow"/>
        </w:rPr>
        <w:t>l cannula/tubing daily with 1 mL</w:t>
      </w:r>
      <w:r w:rsidRPr="00EE4519">
        <w:rPr>
          <w:highlight w:val="yellow"/>
        </w:rPr>
        <w:t xml:space="preserve"> air syringe.</w:t>
      </w:r>
    </w:p>
    <w:p w14:paraId="6D2FFEB3" w14:textId="77777777" w:rsidR="00EE7545" w:rsidRPr="00EE7545" w:rsidRDefault="00EE7545" w:rsidP="00741545">
      <w:pPr>
        <w:rPr>
          <w:highlight w:val="yellow"/>
        </w:rPr>
      </w:pPr>
    </w:p>
    <w:p w14:paraId="5159F088" w14:textId="451F5E03" w:rsidR="00C242A3" w:rsidRDefault="001F1E14" w:rsidP="009C2F3F">
      <w:pPr>
        <w:pStyle w:val="Heading3"/>
        <w:numPr>
          <w:ilvl w:val="0"/>
          <w:numId w:val="0"/>
        </w:numPr>
        <w:rPr>
          <w:highlight w:val="yellow"/>
        </w:rPr>
      </w:pPr>
      <w:r w:rsidRPr="00EE4519">
        <w:rPr>
          <w:highlight w:val="yellow"/>
        </w:rPr>
        <w:t>N</w:t>
      </w:r>
      <w:r w:rsidR="00EE7545">
        <w:rPr>
          <w:highlight w:val="yellow"/>
        </w:rPr>
        <w:t>OTE</w:t>
      </w:r>
      <w:r w:rsidR="00C242A3" w:rsidRPr="00EE4519">
        <w:rPr>
          <w:highlight w:val="yellow"/>
        </w:rPr>
        <w:t>: Omit flushing within 24</w:t>
      </w:r>
      <w:r w:rsidR="00EE7545">
        <w:rPr>
          <w:highlight w:val="yellow"/>
        </w:rPr>
        <w:t xml:space="preserve"> </w:t>
      </w:r>
      <w:r w:rsidR="00C242A3" w:rsidRPr="00EE4519">
        <w:rPr>
          <w:highlight w:val="yellow"/>
        </w:rPr>
        <w:t>h prior to cough induction.</w:t>
      </w:r>
    </w:p>
    <w:p w14:paraId="42CEFDAF" w14:textId="77777777" w:rsidR="00EE7545" w:rsidRPr="00EE7545" w:rsidRDefault="00EE7545" w:rsidP="00741545">
      <w:pPr>
        <w:rPr>
          <w:highlight w:val="yellow"/>
        </w:rPr>
      </w:pPr>
    </w:p>
    <w:p w14:paraId="026D7FEE" w14:textId="0B891D1F" w:rsidR="00C242A3" w:rsidRDefault="002D76CB" w:rsidP="009C2F3F">
      <w:pPr>
        <w:pStyle w:val="Heading2"/>
        <w:ind w:leftChars="0" w:left="0" w:firstLine="0"/>
        <w:rPr>
          <w:highlight w:val="yellow"/>
        </w:rPr>
      </w:pPr>
      <w:r>
        <w:rPr>
          <w:highlight w:val="yellow"/>
        </w:rPr>
        <w:t>Cough r</w:t>
      </w:r>
      <w:r w:rsidR="00C242A3" w:rsidRPr="00EE4519">
        <w:rPr>
          <w:highlight w:val="yellow"/>
        </w:rPr>
        <w:t>ecording</w:t>
      </w:r>
    </w:p>
    <w:p w14:paraId="0C2BB9E3" w14:textId="77777777" w:rsidR="00EE7545" w:rsidRPr="00EE7545" w:rsidRDefault="00EE7545" w:rsidP="00741545">
      <w:pPr>
        <w:rPr>
          <w:highlight w:val="yellow"/>
        </w:rPr>
      </w:pPr>
    </w:p>
    <w:p w14:paraId="754B9CDF" w14:textId="06F75C5D" w:rsidR="00D57706" w:rsidRDefault="00D57706" w:rsidP="009C2F3F">
      <w:pPr>
        <w:pStyle w:val="Heading3"/>
        <w:ind w:leftChars="0" w:left="0" w:firstLine="0"/>
        <w:rPr>
          <w:highlight w:val="yellow"/>
        </w:rPr>
      </w:pPr>
      <w:r w:rsidRPr="00EE4519">
        <w:rPr>
          <w:highlight w:val="yellow"/>
        </w:rPr>
        <w:t xml:space="preserve">Fit </w:t>
      </w:r>
      <w:r w:rsidR="00EE7545">
        <w:rPr>
          <w:highlight w:val="yellow"/>
        </w:rPr>
        <w:t xml:space="preserve">the </w:t>
      </w:r>
      <w:r w:rsidRPr="00EE4519">
        <w:rPr>
          <w:highlight w:val="yellow"/>
        </w:rPr>
        <w:t xml:space="preserve">ultrasonic probe with </w:t>
      </w:r>
      <w:r w:rsidR="00EE7545">
        <w:rPr>
          <w:highlight w:val="yellow"/>
        </w:rPr>
        <w:t xml:space="preserve">a </w:t>
      </w:r>
      <w:r w:rsidRPr="00EE4519">
        <w:rPr>
          <w:highlight w:val="yellow"/>
        </w:rPr>
        <w:t xml:space="preserve">port-compatible sealing ring. Insert </w:t>
      </w:r>
      <w:r w:rsidR="00EE7545">
        <w:rPr>
          <w:highlight w:val="yellow"/>
        </w:rPr>
        <w:t xml:space="preserve">the </w:t>
      </w:r>
      <w:r w:rsidRPr="00EE4519">
        <w:rPr>
          <w:highlight w:val="yellow"/>
        </w:rPr>
        <w:t>probe into the WBP chamber port to ensure airtight contact.</w:t>
      </w:r>
    </w:p>
    <w:p w14:paraId="4163CC58" w14:textId="77777777" w:rsidR="00EE7545" w:rsidRPr="00EE7545" w:rsidRDefault="00EE7545" w:rsidP="00741545">
      <w:pPr>
        <w:rPr>
          <w:highlight w:val="yellow"/>
        </w:rPr>
      </w:pPr>
    </w:p>
    <w:p w14:paraId="6C3D19DD" w14:textId="22542FE9" w:rsidR="00D8481A" w:rsidRDefault="00D8481A" w:rsidP="009C2F3F">
      <w:pPr>
        <w:pStyle w:val="Heading3"/>
        <w:ind w:leftChars="0" w:left="0" w:firstLine="0"/>
        <w:rPr>
          <w:highlight w:val="yellow"/>
        </w:rPr>
      </w:pPr>
      <w:r w:rsidRPr="00EE4519">
        <w:rPr>
          <w:highlight w:val="yellow"/>
        </w:rPr>
        <w:t xml:space="preserve">Connect </w:t>
      </w:r>
      <w:r w:rsidR="00EE7545">
        <w:rPr>
          <w:highlight w:val="yellow"/>
        </w:rPr>
        <w:t xml:space="preserve">the </w:t>
      </w:r>
      <w:r w:rsidRPr="00EE4519">
        <w:rPr>
          <w:highlight w:val="yellow"/>
        </w:rPr>
        <w:t xml:space="preserve">WBP chamber, flow sensor, and bias flow. Calibrate </w:t>
      </w:r>
      <w:r w:rsidRPr="00741545">
        <w:rPr>
          <w:i/>
          <w:iCs/>
          <w:highlight w:val="yellow"/>
        </w:rPr>
        <w:t>via</w:t>
      </w:r>
      <w:r w:rsidRPr="00EE4519">
        <w:rPr>
          <w:highlight w:val="yellow"/>
        </w:rPr>
        <w:t xml:space="preserve"> software.</w:t>
      </w:r>
    </w:p>
    <w:p w14:paraId="475621A4" w14:textId="77777777" w:rsidR="00EE7545" w:rsidRPr="00EE7545" w:rsidRDefault="00EE7545" w:rsidP="00741545">
      <w:pPr>
        <w:rPr>
          <w:highlight w:val="yellow"/>
        </w:rPr>
      </w:pPr>
    </w:p>
    <w:p w14:paraId="454D1ACC" w14:textId="17C5EA5D" w:rsidR="00C242A3" w:rsidRDefault="00C242A3" w:rsidP="009C2F3F">
      <w:pPr>
        <w:pStyle w:val="Heading3"/>
        <w:ind w:leftChars="0" w:left="0" w:firstLine="0"/>
        <w:rPr>
          <w:highlight w:val="yellow"/>
        </w:rPr>
      </w:pPr>
      <w:r w:rsidRPr="00EE4519">
        <w:rPr>
          <w:highlight w:val="yellow"/>
        </w:rPr>
        <w:t xml:space="preserve">Attach </w:t>
      </w:r>
      <w:r w:rsidR="00EE7545">
        <w:rPr>
          <w:highlight w:val="yellow"/>
        </w:rPr>
        <w:t xml:space="preserve">a </w:t>
      </w:r>
      <w:r w:rsidRPr="00EE4519">
        <w:rPr>
          <w:highlight w:val="yellow"/>
        </w:rPr>
        <w:t xml:space="preserve">skull-fixed silicone tube to </w:t>
      </w:r>
      <w:r w:rsidR="00EE7545">
        <w:rPr>
          <w:highlight w:val="yellow"/>
        </w:rPr>
        <w:t xml:space="preserve">a </w:t>
      </w:r>
      <w:r w:rsidRPr="00EE4519">
        <w:rPr>
          <w:highlight w:val="yellow"/>
        </w:rPr>
        <w:t xml:space="preserve">30 cm extension tube. Place </w:t>
      </w:r>
      <w:r w:rsidR="00EE7545">
        <w:rPr>
          <w:highlight w:val="yellow"/>
        </w:rPr>
        <w:t xml:space="preserve">the </w:t>
      </w:r>
      <w:r w:rsidRPr="00EE4519">
        <w:rPr>
          <w:highlight w:val="yellow"/>
        </w:rPr>
        <w:t xml:space="preserve">mouse in WBP chamber. Extend </w:t>
      </w:r>
      <w:r w:rsidR="00EE7545">
        <w:rPr>
          <w:highlight w:val="yellow"/>
        </w:rPr>
        <w:t xml:space="preserve">the </w:t>
      </w:r>
      <w:r w:rsidRPr="00EE4519">
        <w:rPr>
          <w:highlight w:val="yellow"/>
        </w:rPr>
        <w:t xml:space="preserve">tube through </w:t>
      </w:r>
      <w:r w:rsidR="00EE7545">
        <w:rPr>
          <w:highlight w:val="yellow"/>
        </w:rPr>
        <w:t xml:space="preserve">the </w:t>
      </w:r>
      <w:r w:rsidRPr="00EE4519">
        <w:rPr>
          <w:highlight w:val="yellow"/>
        </w:rPr>
        <w:t xml:space="preserve">top port. Seal </w:t>
      </w:r>
      <w:r w:rsidR="00EE7545">
        <w:rPr>
          <w:highlight w:val="yellow"/>
        </w:rPr>
        <w:t xml:space="preserve">the </w:t>
      </w:r>
      <w:r w:rsidRPr="00EE4519">
        <w:rPr>
          <w:highlight w:val="yellow"/>
        </w:rPr>
        <w:t>port with modeling clay.</w:t>
      </w:r>
      <w:r w:rsidR="00D8481A" w:rsidRPr="00EE4519">
        <w:rPr>
          <w:highlight w:val="yellow"/>
        </w:rPr>
        <w:t xml:space="preserve"> </w:t>
      </w:r>
      <w:r w:rsidR="00794641" w:rsidRPr="00EE4519">
        <w:rPr>
          <w:highlight w:val="yellow"/>
        </w:rPr>
        <w:t>Verify chamber airtightness by confirming that the respiratory waveform peaks fall within 4 ± 2.</w:t>
      </w:r>
    </w:p>
    <w:p w14:paraId="52AD90A8" w14:textId="77777777" w:rsidR="00EE7545" w:rsidRPr="00EE7545" w:rsidRDefault="00EE7545" w:rsidP="00741545">
      <w:pPr>
        <w:rPr>
          <w:highlight w:val="yellow"/>
        </w:rPr>
      </w:pPr>
    </w:p>
    <w:p w14:paraId="53C6E75C" w14:textId="05D9A4F0" w:rsidR="00EE7545" w:rsidRPr="00EE7545" w:rsidRDefault="002D76CB" w:rsidP="00EE7545">
      <w:pPr>
        <w:pStyle w:val="Heading3"/>
        <w:ind w:leftChars="0" w:left="0" w:firstLine="0"/>
        <w:rPr>
          <w:highlight w:val="yellow"/>
        </w:rPr>
      </w:pPr>
      <w:r>
        <w:rPr>
          <w:highlight w:val="yellow"/>
        </w:rPr>
        <w:t>Load 1 mL</w:t>
      </w:r>
      <w:r w:rsidR="00204DE5" w:rsidRPr="00EE4519">
        <w:rPr>
          <w:highlight w:val="yellow"/>
        </w:rPr>
        <w:t xml:space="preserve"> syringe with </w:t>
      </w:r>
      <w:r w:rsidR="008C4150" w:rsidRPr="00EE4519">
        <w:rPr>
          <w:rFonts w:asciiTheme="majorHAnsi" w:hAnsiTheme="majorHAnsi" w:cstheme="majorHAnsi"/>
          <w:highlight w:val="yellow"/>
        </w:rPr>
        <w:t xml:space="preserve">5 </w:t>
      </w:r>
      <w:r w:rsidR="008C4150" w:rsidRPr="00EE4519">
        <w:rPr>
          <w:rFonts w:asciiTheme="majorHAnsi" w:eastAsiaTheme="minorEastAsia" w:hAnsiTheme="majorHAnsi" w:cstheme="majorHAnsi"/>
          <w:highlight w:val="yellow"/>
          <w:lang w:eastAsia="zh-CN"/>
        </w:rPr>
        <w:t>m</w:t>
      </w:r>
      <w:r w:rsidR="008C4150" w:rsidRPr="00EE4519">
        <w:rPr>
          <w:rFonts w:asciiTheme="majorHAnsi" w:hAnsiTheme="majorHAnsi" w:cstheme="majorHAnsi"/>
          <w:highlight w:val="yellow"/>
        </w:rPr>
        <w:t>L</w:t>
      </w:r>
      <w:r w:rsidR="00EE7545">
        <w:rPr>
          <w:rFonts w:asciiTheme="majorHAnsi" w:hAnsiTheme="majorHAnsi" w:cstheme="majorHAnsi"/>
          <w:highlight w:val="yellow"/>
        </w:rPr>
        <w:t xml:space="preserve"> of</w:t>
      </w:r>
      <w:r w:rsidR="00C242A3" w:rsidRPr="00EE4519">
        <w:rPr>
          <w:highlight w:val="yellow"/>
        </w:rPr>
        <w:t xml:space="preserve"> capsaicin solution. Eliminate air bubbles. Connect to </w:t>
      </w:r>
      <w:r w:rsidR="00EE7545">
        <w:rPr>
          <w:highlight w:val="yellow"/>
        </w:rPr>
        <w:t xml:space="preserve">the </w:t>
      </w:r>
      <w:r w:rsidR="00C242A3" w:rsidRPr="00EE4519">
        <w:rPr>
          <w:highlight w:val="yellow"/>
        </w:rPr>
        <w:t xml:space="preserve">extension tube. Mount </w:t>
      </w:r>
      <w:r w:rsidR="00EE7545">
        <w:rPr>
          <w:highlight w:val="yellow"/>
        </w:rPr>
        <w:t xml:space="preserve">the </w:t>
      </w:r>
      <w:r w:rsidR="00C242A3" w:rsidRPr="00EE4519">
        <w:rPr>
          <w:highlight w:val="yellow"/>
        </w:rPr>
        <w:t xml:space="preserve">syringe on </w:t>
      </w:r>
      <w:r w:rsidR="00EE7545">
        <w:rPr>
          <w:highlight w:val="yellow"/>
        </w:rPr>
        <w:t xml:space="preserve">the </w:t>
      </w:r>
      <w:r w:rsidR="00C242A3" w:rsidRPr="00EE4519">
        <w:rPr>
          <w:highlight w:val="yellow"/>
        </w:rPr>
        <w:t>microinjection pump</w:t>
      </w:r>
      <w:r w:rsidR="00204DE5" w:rsidRPr="00EE4519">
        <w:rPr>
          <w:highlight w:val="yellow"/>
        </w:rPr>
        <w:t xml:space="preserve"> and set </w:t>
      </w:r>
      <w:r w:rsidR="00EE7545">
        <w:rPr>
          <w:highlight w:val="yellow"/>
        </w:rPr>
        <w:t xml:space="preserve">the </w:t>
      </w:r>
      <w:r w:rsidR="00204DE5" w:rsidRPr="00EE4519">
        <w:rPr>
          <w:highlight w:val="yellow"/>
        </w:rPr>
        <w:t>flow to 10 µL min⁻¹</w:t>
      </w:r>
      <w:r w:rsidR="00C242A3" w:rsidRPr="00EE4519">
        <w:rPr>
          <w:highlight w:val="yellow"/>
        </w:rPr>
        <w:t>.</w:t>
      </w:r>
    </w:p>
    <w:p w14:paraId="2E8CD643" w14:textId="77777777" w:rsidR="00EE7545" w:rsidRPr="00EE7545" w:rsidRDefault="00EE7545" w:rsidP="00741545">
      <w:pPr>
        <w:rPr>
          <w:highlight w:val="yellow"/>
        </w:rPr>
      </w:pPr>
    </w:p>
    <w:p w14:paraId="7FE254FF" w14:textId="5F666152" w:rsidR="0048312C" w:rsidRDefault="001F1E14" w:rsidP="009C2F3F">
      <w:pPr>
        <w:rPr>
          <w:highlight w:val="yellow"/>
        </w:rPr>
      </w:pPr>
      <w:r w:rsidRPr="00EE4519">
        <w:rPr>
          <w:highlight w:val="yellow"/>
        </w:rPr>
        <w:t>N</w:t>
      </w:r>
      <w:r w:rsidR="00EE7545">
        <w:rPr>
          <w:highlight w:val="yellow"/>
        </w:rPr>
        <w:t>OTE</w:t>
      </w:r>
      <w:r w:rsidR="00C242A3" w:rsidRPr="00EE4519">
        <w:rPr>
          <w:rFonts w:hint="eastAsia"/>
          <w:highlight w:val="yellow"/>
        </w:rPr>
        <w:t xml:space="preserve">: </w:t>
      </w:r>
      <w:r w:rsidRPr="00EE4519">
        <w:rPr>
          <w:highlight w:val="yellow"/>
        </w:rPr>
        <w:t>Excessive flow may carry capsaicin to the nasal cavity.</w:t>
      </w:r>
    </w:p>
    <w:p w14:paraId="28C87CA0" w14:textId="77777777" w:rsidR="00EE7545" w:rsidRPr="00EE4519" w:rsidRDefault="00EE7545" w:rsidP="009C2F3F">
      <w:pPr>
        <w:rPr>
          <w:highlight w:val="yellow"/>
        </w:rPr>
      </w:pPr>
    </w:p>
    <w:p w14:paraId="5306BF11" w14:textId="02235374" w:rsidR="00C242A3" w:rsidRDefault="00C242A3" w:rsidP="009C2F3F">
      <w:pPr>
        <w:pStyle w:val="Heading3"/>
        <w:ind w:leftChars="0" w:left="0" w:firstLine="0"/>
        <w:rPr>
          <w:highlight w:val="yellow"/>
        </w:rPr>
      </w:pPr>
      <w:r w:rsidRPr="00EE4519">
        <w:rPr>
          <w:highlight w:val="yellow"/>
        </w:rPr>
        <w:t>Position</w:t>
      </w:r>
      <w:r w:rsidR="00EE7545">
        <w:rPr>
          <w:highlight w:val="yellow"/>
        </w:rPr>
        <w:t xml:space="preserve"> a</w:t>
      </w:r>
      <w:r w:rsidRPr="00EE4519">
        <w:rPr>
          <w:highlight w:val="yellow"/>
        </w:rPr>
        <w:t xml:space="preserve"> high-speed camera </w:t>
      </w:r>
      <w:r w:rsidR="00345B5B" w:rsidRPr="00EE4519">
        <w:rPr>
          <w:highlight w:val="yellow"/>
        </w:rPr>
        <w:t xml:space="preserve">facing </w:t>
      </w:r>
      <w:r w:rsidR="00EE7545">
        <w:rPr>
          <w:highlight w:val="yellow"/>
        </w:rPr>
        <w:t xml:space="preserve">the </w:t>
      </w:r>
      <w:r w:rsidR="00345B5B" w:rsidRPr="00EE4519">
        <w:rPr>
          <w:highlight w:val="yellow"/>
        </w:rPr>
        <w:t xml:space="preserve">chamber. Adjust </w:t>
      </w:r>
      <w:r w:rsidR="00EE7545">
        <w:rPr>
          <w:highlight w:val="yellow"/>
        </w:rPr>
        <w:t xml:space="preserve">the </w:t>
      </w:r>
      <w:r w:rsidR="00345B5B" w:rsidRPr="00EE4519">
        <w:rPr>
          <w:highlight w:val="yellow"/>
        </w:rPr>
        <w:t xml:space="preserve">distance and </w:t>
      </w:r>
      <w:r w:rsidRPr="00EE4519">
        <w:rPr>
          <w:highlight w:val="yellow"/>
        </w:rPr>
        <w:t xml:space="preserve">focus. Set </w:t>
      </w:r>
      <w:r w:rsidR="00EE7545">
        <w:rPr>
          <w:highlight w:val="yellow"/>
        </w:rPr>
        <w:t xml:space="preserve">the </w:t>
      </w:r>
      <w:r w:rsidRPr="00EE4519">
        <w:rPr>
          <w:highlight w:val="yellow"/>
        </w:rPr>
        <w:t>samp</w:t>
      </w:r>
      <w:r w:rsidR="00926D10" w:rsidRPr="00EE4519">
        <w:rPr>
          <w:highlight w:val="yellow"/>
        </w:rPr>
        <w:t>ling rate to 160 fps (maximum).</w:t>
      </w:r>
    </w:p>
    <w:p w14:paraId="3384C6B7" w14:textId="77777777" w:rsidR="00EE7545" w:rsidRPr="00EE7545" w:rsidRDefault="00EE7545" w:rsidP="00741545">
      <w:pPr>
        <w:rPr>
          <w:highlight w:val="yellow"/>
        </w:rPr>
      </w:pPr>
    </w:p>
    <w:p w14:paraId="61FF4C02" w14:textId="33A0E0B2" w:rsidR="00926D10" w:rsidRDefault="00926D10" w:rsidP="009C2F3F">
      <w:pPr>
        <w:pStyle w:val="Heading3"/>
        <w:ind w:leftChars="0" w:left="0" w:firstLine="0"/>
        <w:rPr>
          <w:highlight w:val="yellow"/>
        </w:rPr>
      </w:pPr>
      <w:r w:rsidRPr="00EE4519">
        <w:rPr>
          <w:highlight w:val="yellow"/>
        </w:rPr>
        <w:t xml:space="preserve">Simultaneously start </w:t>
      </w:r>
      <w:r w:rsidR="00EE7545">
        <w:rPr>
          <w:highlight w:val="yellow"/>
        </w:rPr>
        <w:t xml:space="preserve">the </w:t>
      </w:r>
      <w:r w:rsidRPr="00EE4519">
        <w:rPr>
          <w:highlight w:val="yellow"/>
        </w:rPr>
        <w:t xml:space="preserve">WBP, ultrasound, and camera software; trigger the pump to infuse </w:t>
      </w:r>
      <w:r w:rsidR="00EE7545">
        <w:rPr>
          <w:highlight w:val="yellow"/>
        </w:rPr>
        <w:t xml:space="preserve">the </w:t>
      </w:r>
      <w:r w:rsidRPr="00EE4519">
        <w:rPr>
          <w:highlight w:val="yellow"/>
        </w:rPr>
        <w:t xml:space="preserve">capsaicin. Record cough counts for 10 min. </w:t>
      </w:r>
    </w:p>
    <w:p w14:paraId="0028B3B0" w14:textId="77777777" w:rsidR="00EE7545" w:rsidRPr="00EE7545" w:rsidRDefault="00EE7545" w:rsidP="00741545">
      <w:pPr>
        <w:rPr>
          <w:highlight w:val="yellow"/>
        </w:rPr>
      </w:pPr>
    </w:p>
    <w:p w14:paraId="407A611C" w14:textId="7AA11E72" w:rsidR="00C26EE6" w:rsidRDefault="00C26EE6" w:rsidP="009C2F3F">
      <w:pPr>
        <w:pStyle w:val="Heading1"/>
        <w:spacing w:beforeLines="0" w:before="0" w:afterLines="0" w:after="0"/>
        <w:ind w:left="0" w:firstLine="0"/>
        <w:rPr>
          <w:highlight w:val="yellow"/>
        </w:rPr>
      </w:pPr>
      <w:r w:rsidRPr="00EE4519">
        <w:rPr>
          <w:highlight w:val="yellow"/>
        </w:rPr>
        <w:t xml:space="preserve">Establishment and </w:t>
      </w:r>
      <w:r w:rsidR="00EE7545" w:rsidRPr="00EE4519">
        <w:rPr>
          <w:highlight w:val="yellow"/>
        </w:rPr>
        <w:t>recording of sneeze-like behavior model</w:t>
      </w:r>
    </w:p>
    <w:p w14:paraId="06DE526E" w14:textId="77777777" w:rsidR="00EE7545" w:rsidRPr="00EE7545" w:rsidRDefault="00EE7545" w:rsidP="00741545">
      <w:pPr>
        <w:rPr>
          <w:highlight w:val="yellow"/>
        </w:rPr>
      </w:pPr>
    </w:p>
    <w:p w14:paraId="31EC45DD" w14:textId="0B0D4B70" w:rsidR="00C26EE6" w:rsidRDefault="00C26EE6" w:rsidP="009C2F3F">
      <w:pPr>
        <w:pStyle w:val="Heading2"/>
        <w:ind w:leftChars="0" w:left="0" w:firstLine="0"/>
        <w:rPr>
          <w:highlight w:val="yellow"/>
        </w:rPr>
      </w:pPr>
      <w:r w:rsidRPr="00EE4519">
        <w:rPr>
          <w:highlight w:val="yellow"/>
        </w:rPr>
        <w:t xml:space="preserve">Experimental </w:t>
      </w:r>
      <w:r w:rsidR="00EE7545">
        <w:rPr>
          <w:highlight w:val="yellow"/>
        </w:rPr>
        <w:t>e</w:t>
      </w:r>
      <w:r w:rsidR="00AA00A7" w:rsidRPr="00EE4519">
        <w:rPr>
          <w:highlight w:val="yellow"/>
        </w:rPr>
        <w:t xml:space="preserve">quipment </w:t>
      </w:r>
      <w:r w:rsidR="00EE7545">
        <w:rPr>
          <w:highlight w:val="yellow"/>
        </w:rPr>
        <w:t>p</w:t>
      </w:r>
      <w:r w:rsidR="00AA00A7" w:rsidRPr="00EE4519">
        <w:rPr>
          <w:highlight w:val="yellow"/>
        </w:rPr>
        <w:t>reparation</w:t>
      </w:r>
    </w:p>
    <w:p w14:paraId="7BE75D93" w14:textId="77777777" w:rsidR="00EE7545" w:rsidRPr="00EE7545" w:rsidRDefault="00EE7545" w:rsidP="00741545">
      <w:pPr>
        <w:rPr>
          <w:highlight w:val="yellow"/>
        </w:rPr>
      </w:pPr>
    </w:p>
    <w:p w14:paraId="7EDF703D" w14:textId="2F4E23E1" w:rsidR="00300DAA" w:rsidRDefault="001A110D" w:rsidP="009C2F3F">
      <w:pPr>
        <w:pStyle w:val="Heading3"/>
        <w:ind w:leftChars="0" w:left="0" w:firstLine="0"/>
        <w:rPr>
          <w:highlight w:val="yellow"/>
        </w:rPr>
      </w:pPr>
      <w:bookmarkStart w:id="18" w:name="OLE_LINK44"/>
      <w:bookmarkStart w:id="19" w:name="OLE_LINK45"/>
      <w:r>
        <w:rPr>
          <w:highlight w:val="yellow"/>
        </w:rPr>
        <w:t>Prepare o</w:t>
      </w:r>
      <w:r w:rsidR="00300DAA" w:rsidRPr="00EE4519">
        <w:rPr>
          <w:highlight w:val="yellow"/>
        </w:rPr>
        <w:t xml:space="preserve">ne sterile PE tube (ID: 0.5 mm, OD: 1 mm) for fixation as </w:t>
      </w:r>
      <w:r w:rsidR="008570B5">
        <w:rPr>
          <w:highlight w:val="yellow"/>
        </w:rPr>
        <w:t xml:space="preserve">a </w:t>
      </w:r>
      <w:r w:rsidR="00300DAA" w:rsidRPr="00EE4519">
        <w:rPr>
          <w:highlight w:val="yellow"/>
        </w:rPr>
        <w:t xml:space="preserve">stimulation cannula on </w:t>
      </w:r>
      <w:r w:rsidR="00EE7545">
        <w:rPr>
          <w:highlight w:val="yellow"/>
        </w:rPr>
        <w:t xml:space="preserve">the </w:t>
      </w:r>
      <w:r w:rsidR="00300DAA" w:rsidRPr="00EE4519">
        <w:rPr>
          <w:highlight w:val="yellow"/>
        </w:rPr>
        <w:t>murine nasal bone.</w:t>
      </w:r>
      <w:bookmarkEnd w:id="18"/>
      <w:bookmarkEnd w:id="19"/>
    </w:p>
    <w:p w14:paraId="01DFAB2C" w14:textId="77777777" w:rsidR="00EE7545" w:rsidRPr="00EE7545" w:rsidRDefault="00EE7545" w:rsidP="00741545">
      <w:pPr>
        <w:rPr>
          <w:highlight w:val="yellow"/>
        </w:rPr>
      </w:pPr>
    </w:p>
    <w:p w14:paraId="1D028675" w14:textId="3CFF5B5D" w:rsidR="00C26EE6" w:rsidRDefault="001A110D" w:rsidP="009C2F3F">
      <w:pPr>
        <w:pStyle w:val="Heading3"/>
        <w:ind w:leftChars="0" w:left="0" w:firstLine="0"/>
        <w:rPr>
          <w:highlight w:val="yellow"/>
        </w:rPr>
      </w:pPr>
      <w:r>
        <w:rPr>
          <w:highlight w:val="yellow"/>
        </w:rPr>
        <w:t>Prepare o</w:t>
      </w:r>
      <w:r w:rsidR="00300DAA" w:rsidRPr="00EE4519">
        <w:rPr>
          <w:highlight w:val="yellow"/>
        </w:rPr>
        <w:t>ne 0.25 mm diameter sterilized nylon filament for trans-cannula nasal stimulation.</w:t>
      </w:r>
      <w:r w:rsidR="002D27E9" w:rsidRPr="00EE4519">
        <w:rPr>
          <w:highlight w:val="yellow"/>
        </w:rPr>
        <w:t xml:space="preserve"> </w:t>
      </w:r>
      <w:r w:rsidR="00327FE3" w:rsidRPr="00327FE3">
        <w:rPr>
          <w:rFonts w:asciiTheme="majorHAnsi" w:hAnsiTheme="majorHAnsi" w:cstheme="majorHAnsi"/>
          <w:highlight w:val="yellow"/>
        </w:rPr>
        <w:t xml:space="preserve">Draw on Vonfrey's calibration method, </w:t>
      </w:r>
      <w:r w:rsidR="00327FE3" w:rsidRPr="00327FE3">
        <w:rPr>
          <w:rFonts w:asciiTheme="majorHAnsi" w:eastAsiaTheme="minorEastAsia" w:hAnsiTheme="majorHAnsi" w:cstheme="majorHAnsi"/>
          <w:highlight w:val="yellow"/>
          <w:lang w:eastAsia="zh-CN"/>
        </w:rPr>
        <w:t>w</w:t>
      </w:r>
      <w:r w:rsidR="002D27E9" w:rsidRPr="00EE4519">
        <w:rPr>
          <w:highlight w:val="yellow"/>
        </w:rPr>
        <w:t>hen the 5 cm</w:t>
      </w:r>
      <w:r w:rsidR="008570B5">
        <w:rPr>
          <w:highlight w:val="yellow"/>
        </w:rPr>
        <w:t xml:space="preserve"> </w:t>
      </w:r>
      <w:r w:rsidR="002D27E9" w:rsidRPr="00EE4519">
        <w:rPr>
          <w:highlight w:val="yellow"/>
        </w:rPr>
        <w:t>long filament is pressed vertically onto a balance until it bends to approximately 45°, the measured force is 0.6 g.</w:t>
      </w:r>
    </w:p>
    <w:p w14:paraId="722A4CB5" w14:textId="77777777" w:rsidR="00EE7545" w:rsidRPr="00EE7545" w:rsidRDefault="00EE7545" w:rsidP="00741545">
      <w:pPr>
        <w:rPr>
          <w:highlight w:val="yellow"/>
        </w:rPr>
      </w:pPr>
    </w:p>
    <w:p w14:paraId="04ECE6D6" w14:textId="4A55F108" w:rsidR="00C26EE6" w:rsidRDefault="00C26EE6" w:rsidP="009C2F3F">
      <w:pPr>
        <w:pStyle w:val="Heading2"/>
        <w:ind w:leftChars="0" w:left="0" w:firstLine="0"/>
        <w:rPr>
          <w:highlight w:val="yellow"/>
        </w:rPr>
      </w:pPr>
      <w:r w:rsidRPr="00EE4519">
        <w:rPr>
          <w:highlight w:val="yellow"/>
        </w:rPr>
        <w:lastRenderedPageBreak/>
        <w:t xml:space="preserve">Recording </w:t>
      </w:r>
      <w:r w:rsidR="00EE7545">
        <w:rPr>
          <w:highlight w:val="yellow"/>
        </w:rPr>
        <w:t>e</w:t>
      </w:r>
      <w:r w:rsidRPr="00EE4519">
        <w:rPr>
          <w:highlight w:val="yellow"/>
        </w:rPr>
        <w:t xml:space="preserve">quipment </w:t>
      </w:r>
      <w:r w:rsidR="00EE7545">
        <w:rPr>
          <w:highlight w:val="yellow"/>
        </w:rPr>
        <w:t>s</w:t>
      </w:r>
      <w:r w:rsidRPr="00EE4519">
        <w:rPr>
          <w:highlight w:val="yellow"/>
        </w:rPr>
        <w:t>etup</w:t>
      </w:r>
    </w:p>
    <w:p w14:paraId="1B952B72" w14:textId="77777777" w:rsidR="00EE7545" w:rsidRPr="00EE7545" w:rsidRDefault="00EE7545" w:rsidP="00741545">
      <w:pPr>
        <w:rPr>
          <w:highlight w:val="yellow"/>
        </w:rPr>
      </w:pPr>
    </w:p>
    <w:p w14:paraId="24006FC8" w14:textId="08EB2ED6" w:rsidR="00EF5234" w:rsidRDefault="00AA00A7" w:rsidP="009C2F3F">
      <w:pPr>
        <w:pStyle w:val="Heading3"/>
        <w:ind w:leftChars="0" w:left="0" w:firstLine="0"/>
        <w:rPr>
          <w:highlight w:val="yellow"/>
        </w:rPr>
      </w:pPr>
      <w:r w:rsidRPr="00EE4519">
        <w:rPr>
          <w:highlight w:val="yellow"/>
        </w:rPr>
        <w:t xml:space="preserve">Ready one whole-body plethysmography (WBP) system, one ultrasound recorder, and one high-speed camera. </w:t>
      </w:r>
    </w:p>
    <w:p w14:paraId="4AFDFC41" w14:textId="77777777" w:rsidR="00EE7545" w:rsidRPr="00EE7545" w:rsidRDefault="00EE7545" w:rsidP="00741545">
      <w:pPr>
        <w:rPr>
          <w:highlight w:val="yellow"/>
        </w:rPr>
      </w:pPr>
    </w:p>
    <w:p w14:paraId="55B2189F" w14:textId="2267DD99" w:rsidR="00A664B5" w:rsidRDefault="00A664B5" w:rsidP="009C2F3F">
      <w:pPr>
        <w:pStyle w:val="Heading2"/>
        <w:ind w:leftChars="0" w:left="0" w:firstLine="0"/>
        <w:rPr>
          <w:highlight w:val="yellow"/>
        </w:rPr>
      </w:pPr>
      <w:r w:rsidRPr="00EE4519">
        <w:rPr>
          <w:highlight w:val="yellow"/>
        </w:rPr>
        <w:t xml:space="preserve">Mouse </w:t>
      </w:r>
      <w:r w:rsidR="00EE7545">
        <w:rPr>
          <w:highlight w:val="yellow"/>
        </w:rPr>
        <w:t>g</w:t>
      </w:r>
      <w:r w:rsidRPr="00EE4519">
        <w:rPr>
          <w:highlight w:val="yellow"/>
        </w:rPr>
        <w:t xml:space="preserve">roup </w:t>
      </w:r>
      <w:r w:rsidR="00EE7545">
        <w:rPr>
          <w:highlight w:val="yellow"/>
        </w:rPr>
        <w:t>a</w:t>
      </w:r>
      <w:r w:rsidRPr="00EE4519">
        <w:rPr>
          <w:highlight w:val="yellow"/>
        </w:rPr>
        <w:t>ssignment</w:t>
      </w:r>
    </w:p>
    <w:p w14:paraId="0085B2E8" w14:textId="77777777" w:rsidR="00EE7545" w:rsidRPr="00EE7545" w:rsidRDefault="00EE7545" w:rsidP="00741545">
      <w:pPr>
        <w:rPr>
          <w:highlight w:val="yellow"/>
        </w:rPr>
      </w:pPr>
    </w:p>
    <w:p w14:paraId="41708171" w14:textId="05ACFEBE" w:rsidR="00A664B5" w:rsidRDefault="00A664B5" w:rsidP="009C2F3F">
      <w:pPr>
        <w:pStyle w:val="Heading3"/>
        <w:ind w:leftChars="0" w:left="0" w:firstLine="0"/>
        <w:rPr>
          <w:highlight w:val="yellow"/>
        </w:rPr>
      </w:pPr>
      <w:r w:rsidRPr="00EE4519">
        <w:rPr>
          <w:highlight w:val="yellow"/>
        </w:rPr>
        <w:t>Randomly assign mice to three groups (n</w:t>
      </w:r>
      <w:r w:rsidR="001435A0">
        <w:rPr>
          <w:highlight w:val="yellow"/>
        </w:rPr>
        <w:t xml:space="preserve"> </w:t>
      </w:r>
      <w:r w:rsidRPr="00EE4519">
        <w:rPr>
          <w:highlight w:val="yellow"/>
        </w:rPr>
        <w:t>=</w:t>
      </w:r>
      <w:r w:rsidR="001435A0">
        <w:rPr>
          <w:highlight w:val="yellow"/>
        </w:rPr>
        <w:t xml:space="preserve"> </w:t>
      </w:r>
      <w:r w:rsidRPr="00EE4519">
        <w:rPr>
          <w:highlight w:val="yellow"/>
        </w:rPr>
        <w:t>6/group):</w:t>
      </w:r>
      <w:r w:rsidR="00EE7545">
        <w:rPr>
          <w:highlight w:val="yellow"/>
        </w:rPr>
        <w:t xml:space="preserve"> i) </w:t>
      </w:r>
      <w:r w:rsidRPr="00EE7545">
        <w:rPr>
          <w:highlight w:val="yellow"/>
        </w:rPr>
        <w:t>Control group: Maintain untreated baseline status.</w:t>
      </w:r>
      <w:r w:rsidR="004E56BD" w:rsidRPr="00EE7545">
        <w:rPr>
          <w:rFonts w:hint="eastAsia"/>
          <w:highlight w:val="yellow"/>
          <w:lang w:eastAsia="zh-CN"/>
        </w:rPr>
        <w:t xml:space="preserve"> </w:t>
      </w:r>
      <w:r w:rsidR="00EE7545">
        <w:rPr>
          <w:highlight w:val="yellow"/>
          <w:lang w:eastAsia="zh-CN"/>
        </w:rPr>
        <w:t xml:space="preserve">ii) </w:t>
      </w:r>
      <w:r w:rsidRPr="00EE7545">
        <w:rPr>
          <w:highlight w:val="yellow"/>
        </w:rPr>
        <w:t xml:space="preserve">Sham group: Fixate nasal </w:t>
      </w:r>
      <w:r w:rsidR="004E56BD" w:rsidRPr="00EE7545">
        <w:rPr>
          <w:highlight w:val="yellow"/>
        </w:rPr>
        <w:t>cannula without stimulation.</w:t>
      </w:r>
      <w:r w:rsidR="004E56BD" w:rsidRPr="00EE7545">
        <w:rPr>
          <w:rFonts w:hint="eastAsia"/>
          <w:highlight w:val="yellow"/>
          <w:lang w:eastAsia="zh-CN"/>
        </w:rPr>
        <w:t xml:space="preserve"> </w:t>
      </w:r>
      <w:r w:rsidR="00EE7545">
        <w:rPr>
          <w:highlight w:val="yellow"/>
          <w:lang w:eastAsia="zh-CN"/>
        </w:rPr>
        <w:t xml:space="preserve">iii) </w:t>
      </w:r>
      <w:r w:rsidRPr="00EE7545">
        <w:rPr>
          <w:highlight w:val="yellow"/>
        </w:rPr>
        <w:t xml:space="preserve">Stimulation group: Fixate nasal cannula + evoke sneeze </w:t>
      </w:r>
      <w:r w:rsidRPr="00741545">
        <w:rPr>
          <w:i/>
          <w:iCs/>
          <w:highlight w:val="yellow"/>
        </w:rPr>
        <w:t>via</w:t>
      </w:r>
      <w:r w:rsidRPr="00EE7545">
        <w:rPr>
          <w:highlight w:val="yellow"/>
        </w:rPr>
        <w:t xml:space="preserve"> filament stimulation.</w:t>
      </w:r>
    </w:p>
    <w:p w14:paraId="4B5047A9" w14:textId="77777777" w:rsidR="00EE7545" w:rsidRPr="00EE7545" w:rsidRDefault="00EE7545" w:rsidP="00741545">
      <w:pPr>
        <w:rPr>
          <w:highlight w:val="yellow"/>
        </w:rPr>
      </w:pPr>
    </w:p>
    <w:p w14:paraId="5C7F9614" w14:textId="58B56F6D" w:rsidR="00C26EE6" w:rsidRDefault="00C26EE6" w:rsidP="009C2F3F">
      <w:pPr>
        <w:pStyle w:val="Heading2"/>
        <w:ind w:leftChars="0" w:left="0" w:firstLine="0"/>
        <w:rPr>
          <w:highlight w:val="yellow"/>
        </w:rPr>
      </w:pPr>
      <w:r w:rsidRPr="00EE4519">
        <w:rPr>
          <w:highlight w:val="yellow"/>
        </w:rPr>
        <w:t xml:space="preserve">Surgical </w:t>
      </w:r>
      <w:r w:rsidR="00EE7545">
        <w:rPr>
          <w:highlight w:val="yellow"/>
        </w:rPr>
        <w:t>p</w:t>
      </w:r>
      <w:r w:rsidRPr="00EE4519">
        <w:rPr>
          <w:highlight w:val="yellow"/>
        </w:rPr>
        <w:t>rocedure</w:t>
      </w:r>
    </w:p>
    <w:p w14:paraId="26BBAF02" w14:textId="77777777" w:rsidR="00EE7545" w:rsidRPr="00EE7545" w:rsidRDefault="00EE7545" w:rsidP="00741545">
      <w:pPr>
        <w:rPr>
          <w:highlight w:val="yellow"/>
        </w:rPr>
      </w:pPr>
    </w:p>
    <w:p w14:paraId="192548BE" w14:textId="10B72CC7" w:rsidR="00C26EE6" w:rsidRDefault="00C26EE6" w:rsidP="009C2F3F">
      <w:pPr>
        <w:pStyle w:val="Heading3"/>
        <w:ind w:leftChars="0" w:left="0" w:firstLine="0"/>
        <w:rPr>
          <w:highlight w:val="yellow"/>
        </w:rPr>
      </w:pPr>
      <w:r w:rsidRPr="00EE4519">
        <w:rPr>
          <w:highlight w:val="yellow"/>
        </w:rPr>
        <w:t xml:space="preserve"> </w:t>
      </w:r>
      <w:r w:rsidR="008570B5">
        <w:rPr>
          <w:highlight w:val="yellow"/>
        </w:rPr>
        <w:t>Anesthetize</w:t>
      </w:r>
      <w:r w:rsidR="005E3D0B">
        <w:rPr>
          <w:highlight w:val="yellow"/>
        </w:rPr>
        <w:t xml:space="preserve"> the mice by</w:t>
      </w:r>
      <w:r w:rsidR="005E3D0B" w:rsidRPr="00EE4519">
        <w:rPr>
          <w:highlight w:val="yellow"/>
        </w:rPr>
        <w:t xml:space="preserve"> intraperitoneal injection</w:t>
      </w:r>
      <w:r w:rsidR="005E3D0B">
        <w:rPr>
          <w:highlight w:val="yellow"/>
        </w:rPr>
        <w:t xml:space="preserve"> of tribromoethanol </w:t>
      </w:r>
      <w:r w:rsidR="005E3D0B" w:rsidRPr="005E3D0B">
        <w:rPr>
          <w:rFonts w:cs="Arial"/>
          <w:highlight w:val="yellow"/>
        </w:rPr>
        <w:t>(125-250 mg/kg), and confirm complete anesthesia by the absence of a response to a toe pinch</w:t>
      </w:r>
      <w:r w:rsidR="00EF5234" w:rsidRPr="00EE4519">
        <w:rPr>
          <w:highlight w:val="yellow"/>
        </w:rPr>
        <w:t>.</w:t>
      </w:r>
    </w:p>
    <w:p w14:paraId="2D00510F" w14:textId="77777777" w:rsidR="00EE7545" w:rsidRPr="00EE7545" w:rsidRDefault="00EE7545" w:rsidP="00741545">
      <w:pPr>
        <w:rPr>
          <w:highlight w:val="yellow"/>
        </w:rPr>
      </w:pPr>
    </w:p>
    <w:p w14:paraId="12D69AFE" w14:textId="60003C67" w:rsidR="00C26EE6" w:rsidRDefault="00C26EE6" w:rsidP="009C2F3F">
      <w:pPr>
        <w:pStyle w:val="Heading3"/>
        <w:ind w:leftChars="0" w:left="0" w:firstLine="0"/>
        <w:rPr>
          <w:highlight w:val="yellow"/>
        </w:rPr>
      </w:pPr>
      <w:r w:rsidRPr="00EE4519">
        <w:rPr>
          <w:highlight w:val="yellow"/>
        </w:rPr>
        <w:t xml:space="preserve">Shave hair on </w:t>
      </w:r>
      <w:r w:rsidR="00EE7545">
        <w:rPr>
          <w:highlight w:val="yellow"/>
        </w:rPr>
        <w:t xml:space="preserve">the </w:t>
      </w:r>
      <w:r w:rsidRPr="00EE4519">
        <w:rPr>
          <w:highlight w:val="yellow"/>
        </w:rPr>
        <w:t>cranial skull and nasal bridge.</w:t>
      </w:r>
    </w:p>
    <w:p w14:paraId="695E697F" w14:textId="77777777" w:rsidR="00EE7545" w:rsidRPr="00EE7545" w:rsidRDefault="00EE7545" w:rsidP="00741545">
      <w:pPr>
        <w:rPr>
          <w:highlight w:val="yellow"/>
        </w:rPr>
      </w:pPr>
    </w:p>
    <w:p w14:paraId="27D12080" w14:textId="37972B8B" w:rsidR="00C26EE6" w:rsidRDefault="00C26EE6" w:rsidP="009C2F3F">
      <w:pPr>
        <w:pStyle w:val="Heading3"/>
        <w:ind w:leftChars="0" w:left="0" w:firstLine="0"/>
        <w:rPr>
          <w:highlight w:val="yellow"/>
        </w:rPr>
      </w:pPr>
      <w:r w:rsidRPr="00EE4519">
        <w:rPr>
          <w:highlight w:val="yellow"/>
        </w:rPr>
        <w:t xml:space="preserve">Secure </w:t>
      </w:r>
      <w:r w:rsidR="00EE7545">
        <w:rPr>
          <w:highlight w:val="yellow"/>
        </w:rPr>
        <w:t xml:space="preserve">the </w:t>
      </w:r>
      <w:r w:rsidRPr="00EE4519">
        <w:rPr>
          <w:highlight w:val="yellow"/>
        </w:rPr>
        <w:t xml:space="preserve">mouse in </w:t>
      </w:r>
      <w:r w:rsidR="00EE7545">
        <w:rPr>
          <w:highlight w:val="yellow"/>
        </w:rPr>
        <w:t xml:space="preserve">a </w:t>
      </w:r>
      <w:r w:rsidRPr="00EE4519">
        <w:rPr>
          <w:highlight w:val="yellow"/>
        </w:rPr>
        <w:t>stereotaxic frame. Disinfect with iodophor. In</w:t>
      </w:r>
      <w:r w:rsidR="00AA00A7" w:rsidRPr="00EE4519">
        <w:rPr>
          <w:highlight w:val="yellow"/>
        </w:rPr>
        <w:t xml:space="preserve">cise </w:t>
      </w:r>
      <w:r w:rsidR="00EE7545">
        <w:rPr>
          <w:highlight w:val="yellow"/>
        </w:rPr>
        <w:t xml:space="preserve">the </w:t>
      </w:r>
      <w:r w:rsidR="00AA00A7" w:rsidRPr="00EE4519">
        <w:rPr>
          <w:highlight w:val="yellow"/>
        </w:rPr>
        <w:t xml:space="preserve">skin over </w:t>
      </w:r>
      <w:r w:rsidR="00EE7545">
        <w:rPr>
          <w:highlight w:val="yellow"/>
        </w:rPr>
        <w:t xml:space="preserve">the </w:t>
      </w:r>
      <w:r w:rsidR="00AA00A7" w:rsidRPr="00EE4519">
        <w:rPr>
          <w:highlight w:val="yellow"/>
        </w:rPr>
        <w:t>skull and</w:t>
      </w:r>
      <w:r w:rsidR="00B05612" w:rsidRPr="00EE4519">
        <w:rPr>
          <w:rFonts w:eastAsiaTheme="minorEastAsia" w:hint="eastAsia"/>
          <w:highlight w:val="yellow"/>
          <w:lang w:eastAsia="zh-CN"/>
        </w:rPr>
        <w:t xml:space="preserve"> </w:t>
      </w:r>
      <w:r w:rsidR="00EE7545">
        <w:rPr>
          <w:rFonts w:eastAsiaTheme="minorEastAsia"/>
          <w:highlight w:val="yellow"/>
          <w:lang w:eastAsia="zh-CN"/>
        </w:rPr>
        <w:t xml:space="preserve">the </w:t>
      </w:r>
      <w:r w:rsidR="00EF5234" w:rsidRPr="00EE4519">
        <w:rPr>
          <w:highlight w:val="yellow"/>
        </w:rPr>
        <w:t xml:space="preserve">nasal bone. Expose </w:t>
      </w:r>
      <w:r w:rsidR="00EE7545">
        <w:rPr>
          <w:highlight w:val="yellow"/>
        </w:rPr>
        <w:t xml:space="preserve">the </w:t>
      </w:r>
      <w:r w:rsidR="00EF5234" w:rsidRPr="00EE4519">
        <w:rPr>
          <w:highlight w:val="yellow"/>
        </w:rPr>
        <w:t>nasal bone.</w:t>
      </w:r>
    </w:p>
    <w:p w14:paraId="61BDB7AD" w14:textId="77777777" w:rsidR="00EE7545" w:rsidRPr="00EE7545" w:rsidRDefault="00EE7545" w:rsidP="00741545">
      <w:pPr>
        <w:rPr>
          <w:highlight w:val="yellow"/>
        </w:rPr>
      </w:pPr>
    </w:p>
    <w:p w14:paraId="39A8BDDD" w14:textId="6EFDEF36" w:rsidR="00C26EE6" w:rsidRDefault="00C26EE6" w:rsidP="009C2F3F">
      <w:pPr>
        <w:pStyle w:val="Heading3"/>
        <w:ind w:leftChars="0" w:left="0" w:firstLine="0"/>
        <w:rPr>
          <w:highlight w:val="yellow"/>
        </w:rPr>
      </w:pPr>
      <w:r w:rsidRPr="00EE4519">
        <w:rPr>
          <w:rFonts w:hint="eastAsia"/>
          <w:highlight w:val="yellow"/>
        </w:rPr>
        <w:t xml:space="preserve">Create </w:t>
      </w:r>
      <w:r w:rsidR="00E51036" w:rsidRPr="00EE4519">
        <w:rPr>
          <w:highlight w:val="yellow"/>
        </w:rPr>
        <w:t>a 0.5 mm hole</w:t>
      </w:r>
      <w:r w:rsidRPr="00EE4519">
        <w:rPr>
          <w:rFonts w:hint="eastAsia"/>
          <w:highlight w:val="yellow"/>
        </w:rPr>
        <w:t xml:space="preserve"> in</w:t>
      </w:r>
      <w:r w:rsidR="00B4429D" w:rsidRPr="00EE4519">
        <w:rPr>
          <w:highlight w:val="yellow"/>
        </w:rPr>
        <w:t xml:space="preserve"> the</w:t>
      </w:r>
      <w:r w:rsidRPr="00EE4519">
        <w:rPr>
          <w:rFonts w:hint="eastAsia"/>
          <w:highlight w:val="yellow"/>
        </w:rPr>
        <w:t xml:space="preserve"> </w:t>
      </w:r>
      <w:r w:rsidR="00B4429D" w:rsidRPr="00EE4519">
        <w:rPr>
          <w:highlight w:val="yellow"/>
        </w:rPr>
        <w:t xml:space="preserve">junction between the nasal bone and </w:t>
      </w:r>
      <w:r w:rsidR="00EE7545">
        <w:rPr>
          <w:highlight w:val="yellow"/>
        </w:rPr>
        <w:t xml:space="preserve">the </w:t>
      </w:r>
      <w:r w:rsidR="008A6744" w:rsidRPr="00EE4519">
        <w:rPr>
          <w:highlight w:val="yellow"/>
        </w:rPr>
        <w:t xml:space="preserve">lateral process of </w:t>
      </w:r>
      <w:r w:rsidR="00EE7545">
        <w:rPr>
          <w:highlight w:val="yellow"/>
        </w:rPr>
        <w:t xml:space="preserve">the </w:t>
      </w:r>
      <w:r w:rsidR="008A6744" w:rsidRPr="00EE4519">
        <w:rPr>
          <w:highlight w:val="yellow"/>
        </w:rPr>
        <w:t>nasal septal cartilage</w:t>
      </w:r>
      <w:r w:rsidRPr="00EE4519">
        <w:rPr>
          <w:rFonts w:hint="eastAsia"/>
          <w:highlight w:val="yellow"/>
        </w:rPr>
        <w:t xml:space="preserve"> using </w:t>
      </w:r>
      <w:r w:rsidR="00EE7545">
        <w:rPr>
          <w:highlight w:val="yellow"/>
        </w:rPr>
        <w:t xml:space="preserve">a </w:t>
      </w:r>
      <w:r w:rsidRPr="00EE4519">
        <w:rPr>
          <w:rFonts w:hint="eastAsia"/>
          <w:highlight w:val="yellow"/>
        </w:rPr>
        <w:t xml:space="preserve">micro-drill. Expose </w:t>
      </w:r>
      <w:r w:rsidR="00EE7545">
        <w:rPr>
          <w:highlight w:val="yellow"/>
        </w:rPr>
        <w:t xml:space="preserve">the </w:t>
      </w:r>
      <w:r w:rsidRPr="00EE4519">
        <w:rPr>
          <w:rFonts w:hint="eastAsia"/>
          <w:highlight w:val="yellow"/>
        </w:rPr>
        <w:t>nasal mucosa.</w:t>
      </w:r>
    </w:p>
    <w:p w14:paraId="5956EAD0" w14:textId="77777777" w:rsidR="00EE7545" w:rsidRPr="00EE7545" w:rsidRDefault="00EE7545" w:rsidP="00741545">
      <w:pPr>
        <w:rPr>
          <w:highlight w:val="yellow"/>
        </w:rPr>
      </w:pPr>
    </w:p>
    <w:p w14:paraId="27979173" w14:textId="43808F79" w:rsidR="00C26EE6" w:rsidRDefault="00E51036" w:rsidP="009C2F3F">
      <w:pPr>
        <w:rPr>
          <w:highlight w:val="yellow"/>
        </w:rPr>
      </w:pPr>
      <w:r w:rsidRPr="00EE4519">
        <w:rPr>
          <w:highlight w:val="yellow"/>
        </w:rPr>
        <w:t>N</w:t>
      </w:r>
      <w:r w:rsidR="00EE7545">
        <w:rPr>
          <w:highlight w:val="yellow"/>
          <w:lang w:eastAsia="zh-CN"/>
        </w:rPr>
        <w:t>OTE</w:t>
      </w:r>
      <w:r w:rsidR="00C26EE6" w:rsidRPr="00EE4519">
        <w:rPr>
          <w:highlight w:val="yellow"/>
        </w:rPr>
        <w:t xml:space="preserve">: Limit </w:t>
      </w:r>
      <w:r w:rsidR="00EE7545">
        <w:rPr>
          <w:highlight w:val="yellow"/>
        </w:rPr>
        <w:t xml:space="preserve">the </w:t>
      </w:r>
      <w:r w:rsidR="00C26EE6" w:rsidRPr="00EE4519">
        <w:rPr>
          <w:highlight w:val="yellow"/>
        </w:rPr>
        <w:t>hole size to 0</w:t>
      </w:r>
      <w:r w:rsidR="00EF5234" w:rsidRPr="00EE4519">
        <w:rPr>
          <w:highlight w:val="yellow"/>
        </w:rPr>
        <w:t>.5 mm to prevent tissue damage.</w:t>
      </w:r>
    </w:p>
    <w:p w14:paraId="3F1BE0B0" w14:textId="77777777" w:rsidR="00EE7545" w:rsidRPr="00EE4519" w:rsidRDefault="00EE7545" w:rsidP="009C2F3F">
      <w:pPr>
        <w:rPr>
          <w:highlight w:val="yellow"/>
        </w:rPr>
      </w:pPr>
    </w:p>
    <w:p w14:paraId="12BD4CEF" w14:textId="10777822" w:rsidR="00C26EE6" w:rsidRDefault="00C26EE6" w:rsidP="009C2F3F">
      <w:pPr>
        <w:pStyle w:val="Heading3"/>
        <w:ind w:leftChars="0" w:left="0" w:firstLine="0"/>
        <w:rPr>
          <w:highlight w:val="yellow"/>
        </w:rPr>
      </w:pPr>
      <w:r w:rsidRPr="00EE4519">
        <w:rPr>
          <w:highlight w:val="yellow"/>
        </w:rPr>
        <w:t xml:space="preserve">Gently lift </w:t>
      </w:r>
      <w:r w:rsidR="00EE7545">
        <w:rPr>
          <w:highlight w:val="yellow"/>
        </w:rPr>
        <w:t xml:space="preserve">the </w:t>
      </w:r>
      <w:r w:rsidRPr="00EE4519">
        <w:rPr>
          <w:highlight w:val="yellow"/>
        </w:rPr>
        <w:t>nasal mucosa with 32</w:t>
      </w:r>
      <w:r w:rsidR="00EE7545">
        <w:rPr>
          <w:highlight w:val="yellow"/>
        </w:rPr>
        <w:t xml:space="preserve"> </w:t>
      </w:r>
      <w:r w:rsidRPr="00EE4519">
        <w:rPr>
          <w:highlight w:val="yellow"/>
        </w:rPr>
        <w:t xml:space="preserve">G needle. Expose </w:t>
      </w:r>
      <w:r w:rsidR="00EE7545">
        <w:rPr>
          <w:highlight w:val="yellow"/>
        </w:rPr>
        <w:t xml:space="preserve">the </w:t>
      </w:r>
      <w:r w:rsidRPr="00EE4519">
        <w:rPr>
          <w:highlight w:val="yellow"/>
        </w:rPr>
        <w:t>nasal cavity.</w:t>
      </w:r>
    </w:p>
    <w:p w14:paraId="5995B0EC" w14:textId="77777777" w:rsidR="00EE7545" w:rsidRPr="00EE7545" w:rsidRDefault="00EE7545" w:rsidP="00741545">
      <w:pPr>
        <w:rPr>
          <w:highlight w:val="yellow"/>
        </w:rPr>
      </w:pPr>
    </w:p>
    <w:p w14:paraId="5334C300" w14:textId="52F0F1E7" w:rsidR="00C26EE6" w:rsidRDefault="00C26EE6" w:rsidP="009C2F3F">
      <w:pPr>
        <w:pStyle w:val="Heading3"/>
        <w:ind w:leftChars="0" w:left="0" w:firstLine="0"/>
        <w:rPr>
          <w:highlight w:val="yellow"/>
        </w:rPr>
      </w:pPr>
      <w:r w:rsidRPr="00EE4519">
        <w:rPr>
          <w:highlight w:val="yellow"/>
        </w:rPr>
        <w:t xml:space="preserve">Mount </w:t>
      </w:r>
      <w:r w:rsidR="00EE7545">
        <w:rPr>
          <w:highlight w:val="yellow"/>
        </w:rPr>
        <w:t xml:space="preserve">the </w:t>
      </w:r>
      <w:r w:rsidRPr="00EE4519">
        <w:rPr>
          <w:highlight w:val="yellow"/>
        </w:rPr>
        <w:t xml:space="preserve">PE tube in </w:t>
      </w:r>
      <w:r w:rsidR="00EE7545">
        <w:rPr>
          <w:highlight w:val="yellow"/>
        </w:rPr>
        <w:t xml:space="preserve">the </w:t>
      </w:r>
      <w:r w:rsidRPr="00EE4519">
        <w:rPr>
          <w:highlight w:val="yellow"/>
        </w:rPr>
        <w:t>stereotaxic arm. Position</w:t>
      </w:r>
      <w:r w:rsidR="00E51036" w:rsidRPr="00EE4519">
        <w:rPr>
          <w:highlight w:val="yellow"/>
        </w:rPr>
        <w:t xml:space="preserve"> </w:t>
      </w:r>
      <w:r w:rsidR="00EE7545">
        <w:rPr>
          <w:highlight w:val="yellow"/>
        </w:rPr>
        <w:t xml:space="preserve">the </w:t>
      </w:r>
      <w:r w:rsidR="00E51036" w:rsidRPr="00EE4519">
        <w:rPr>
          <w:highlight w:val="yellow"/>
        </w:rPr>
        <w:t xml:space="preserve">tube tip flush with </w:t>
      </w:r>
      <w:r w:rsidR="00EE7545">
        <w:rPr>
          <w:highlight w:val="yellow"/>
        </w:rPr>
        <w:t xml:space="preserve">the </w:t>
      </w:r>
      <w:r w:rsidR="00E51036" w:rsidRPr="00EE4519">
        <w:rPr>
          <w:highlight w:val="yellow"/>
        </w:rPr>
        <w:t>burr hole.</w:t>
      </w:r>
      <w:r w:rsidR="00EF5234" w:rsidRPr="00EE4519">
        <w:rPr>
          <w:highlight w:val="yellow"/>
        </w:rPr>
        <w:t xml:space="preserve"> </w:t>
      </w:r>
      <w:r w:rsidRPr="00EE4519">
        <w:rPr>
          <w:highlight w:val="yellow"/>
        </w:rPr>
        <w:t xml:space="preserve">Secure </w:t>
      </w:r>
      <w:r w:rsidR="00EE7545">
        <w:rPr>
          <w:highlight w:val="yellow"/>
        </w:rPr>
        <w:t xml:space="preserve">the </w:t>
      </w:r>
      <w:r w:rsidRPr="00EE4519">
        <w:rPr>
          <w:highlight w:val="yellow"/>
        </w:rPr>
        <w:t xml:space="preserve">tube to </w:t>
      </w:r>
      <w:r w:rsidR="00EE7545">
        <w:rPr>
          <w:highlight w:val="yellow"/>
        </w:rPr>
        <w:t xml:space="preserve">the </w:t>
      </w:r>
      <w:r w:rsidRPr="00EE4519">
        <w:rPr>
          <w:highlight w:val="yellow"/>
        </w:rPr>
        <w:t>nasal bone with dental cement.</w:t>
      </w:r>
    </w:p>
    <w:p w14:paraId="6D7CB772" w14:textId="77777777" w:rsidR="00EE7545" w:rsidRPr="00EE7545" w:rsidRDefault="00EE7545" w:rsidP="00741545">
      <w:pPr>
        <w:rPr>
          <w:highlight w:val="yellow"/>
        </w:rPr>
      </w:pPr>
    </w:p>
    <w:p w14:paraId="6162D463" w14:textId="6B7C2D13" w:rsidR="00C26EE6" w:rsidRDefault="00C26EE6" w:rsidP="009C2F3F">
      <w:pPr>
        <w:pStyle w:val="Heading3"/>
        <w:ind w:leftChars="0" w:left="0" w:firstLine="0"/>
        <w:rPr>
          <w:highlight w:val="yellow"/>
        </w:rPr>
      </w:pPr>
      <w:r w:rsidRPr="00EE4519">
        <w:rPr>
          <w:highlight w:val="yellow"/>
        </w:rPr>
        <w:t>Place</w:t>
      </w:r>
      <w:r w:rsidR="00EE7545">
        <w:rPr>
          <w:highlight w:val="yellow"/>
        </w:rPr>
        <w:t xml:space="preserve"> the</w:t>
      </w:r>
      <w:r w:rsidRPr="00EE4519">
        <w:rPr>
          <w:highlight w:val="yellow"/>
        </w:rPr>
        <w:t xml:space="preserve"> mouse on </w:t>
      </w:r>
      <w:r w:rsidR="00EE7545">
        <w:rPr>
          <w:highlight w:val="yellow"/>
        </w:rPr>
        <w:t xml:space="preserve">a </w:t>
      </w:r>
      <w:r w:rsidRPr="00EE4519">
        <w:rPr>
          <w:highlight w:val="yellow"/>
        </w:rPr>
        <w:t>heating pad until consciousness returns.</w:t>
      </w:r>
    </w:p>
    <w:p w14:paraId="7DB7BC49" w14:textId="77777777" w:rsidR="00EE7545" w:rsidRPr="00EE7545" w:rsidRDefault="00EE7545" w:rsidP="00741545">
      <w:pPr>
        <w:rPr>
          <w:highlight w:val="yellow"/>
        </w:rPr>
      </w:pPr>
    </w:p>
    <w:p w14:paraId="2D4769DB" w14:textId="360CFDDC" w:rsidR="00C26EE6" w:rsidRDefault="00C26EE6" w:rsidP="009C2F3F">
      <w:pPr>
        <w:pStyle w:val="Heading2"/>
        <w:ind w:leftChars="0" w:left="0" w:firstLine="0"/>
        <w:rPr>
          <w:highlight w:val="yellow"/>
        </w:rPr>
      </w:pPr>
      <w:r w:rsidRPr="00EE4519">
        <w:rPr>
          <w:highlight w:val="yellow"/>
        </w:rPr>
        <w:t xml:space="preserve">Sneeze </w:t>
      </w:r>
      <w:r w:rsidR="00EE7545">
        <w:rPr>
          <w:highlight w:val="yellow"/>
        </w:rPr>
        <w:t>r</w:t>
      </w:r>
      <w:r w:rsidRPr="00EE4519">
        <w:rPr>
          <w:highlight w:val="yellow"/>
        </w:rPr>
        <w:t>ecording</w:t>
      </w:r>
    </w:p>
    <w:p w14:paraId="5F985E64" w14:textId="77777777" w:rsidR="00EE7545" w:rsidRPr="00EE7545" w:rsidRDefault="00EE7545" w:rsidP="00741545">
      <w:pPr>
        <w:rPr>
          <w:highlight w:val="yellow"/>
        </w:rPr>
      </w:pPr>
    </w:p>
    <w:p w14:paraId="3DF62D04" w14:textId="2B739FCA" w:rsidR="00EB772E" w:rsidRDefault="00EB772E" w:rsidP="009C2F3F">
      <w:pPr>
        <w:pStyle w:val="Heading3"/>
        <w:ind w:leftChars="0" w:left="0" w:firstLine="0"/>
        <w:rPr>
          <w:highlight w:val="yellow"/>
        </w:rPr>
      </w:pPr>
      <w:r w:rsidRPr="00EE4519">
        <w:rPr>
          <w:highlight w:val="yellow"/>
        </w:rPr>
        <w:t xml:space="preserve">Connect </w:t>
      </w:r>
      <w:r w:rsidR="00EE7545">
        <w:rPr>
          <w:highlight w:val="yellow"/>
        </w:rPr>
        <w:t xml:space="preserve">the </w:t>
      </w:r>
      <w:r w:rsidRPr="00EE4519">
        <w:rPr>
          <w:highlight w:val="yellow"/>
        </w:rPr>
        <w:t xml:space="preserve">WBP chamber, flow sensor, and bias flow per </w:t>
      </w:r>
      <w:r w:rsidR="00EE7545">
        <w:rPr>
          <w:highlight w:val="yellow"/>
        </w:rPr>
        <w:t xml:space="preserve">the </w:t>
      </w:r>
      <w:r w:rsidRPr="00EE4519">
        <w:rPr>
          <w:highlight w:val="yellow"/>
        </w:rPr>
        <w:t>manual. Calibrate</w:t>
      </w:r>
      <w:r w:rsidR="00A70989">
        <w:rPr>
          <w:highlight w:val="yellow"/>
        </w:rPr>
        <w:t xml:space="preserve"> using </w:t>
      </w:r>
      <w:r w:rsidRPr="00EE4519">
        <w:rPr>
          <w:highlight w:val="yellow"/>
        </w:rPr>
        <w:t>software.</w:t>
      </w:r>
    </w:p>
    <w:p w14:paraId="4D1BC471" w14:textId="77777777" w:rsidR="00A70989" w:rsidRPr="00A70989" w:rsidRDefault="00A70989" w:rsidP="00741545">
      <w:pPr>
        <w:rPr>
          <w:highlight w:val="yellow"/>
        </w:rPr>
      </w:pPr>
    </w:p>
    <w:p w14:paraId="786A2DD6" w14:textId="2005D3B1" w:rsidR="00EB772E" w:rsidRDefault="00EB772E" w:rsidP="009C2F3F">
      <w:pPr>
        <w:pStyle w:val="Heading3"/>
        <w:ind w:leftChars="0" w:left="0" w:firstLine="0"/>
        <w:rPr>
          <w:highlight w:val="yellow"/>
        </w:rPr>
      </w:pPr>
      <w:r w:rsidRPr="00EE4519">
        <w:rPr>
          <w:highlight w:val="yellow"/>
        </w:rPr>
        <w:t xml:space="preserve">Fit </w:t>
      </w:r>
      <w:r w:rsidR="00A70989">
        <w:rPr>
          <w:highlight w:val="yellow"/>
        </w:rPr>
        <w:t xml:space="preserve">the </w:t>
      </w:r>
      <w:r w:rsidRPr="00EE4519">
        <w:rPr>
          <w:highlight w:val="yellow"/>
        </w:rPr>
        <w:t xml:space="preserve">ultrasonic probe with </w:t>
      </w:r>
      <w:r w:rsidR="00A70989">
        <w:rPr>
          <w:highlight w:val="yellow"/>
        </w:rPr>
        <w:t xml:space="preserve">a </w:t>
      </w:r>
      <w:r w:rsidRPr="00EE4519">
        <w:rPr>
          <w:highlight w:val="yellow"/>
        </w:rPr>
        <w:t xml:space="preserve">port-adapted gasket. Insert </w:t>
      </w:r>
      <w:r w:rsidR="00A70989">
        <w:rPr>
          <w:highlight w:val="yellow"/>
        </w:rPr>
        <w:t xml:space="preserve">the </w:t>
      </w:r>
      <w:r w:rsidRPr="00EE4519">
        <w:rPr>
          <w:highlight w:val="yellow"/>
        </w:rPr>
        <w:t xml:space="preserve">probe into </w:t>
      </w:r>
      <w:r w:rsidR="00A70989">
        <w:rPr>
          <w:highlight w:val="yellow"/>
        </w:rPr>
        <w:t xml:space="preserve">the </w:t>
      </w:r>
      <w:r w:rsidRPr="00EE4519">
        <w:rPr>
          <w:highlight w:val="yellow"/>
        </w:rPr>
        <w:t xml:space="preserve">chamber. Verify </w:t>
      </w:r>
      <w:r w:rsidR="00A70989">
        <w:rPr>
          <w:highlight w:val="yellow"/>
        </w:rPr>
        <w:t xml:space="preserve">an </w:t>
      </w:r>
      <w:r w:rsidRPr="00EE4519">
        <w:rPr>
          <w:highlight w:val="yellow"/>
        </w:rPr>
        <w:t>airtight seal.</w:t>
      </w:r>
    </w:p>
    <w:p w14:paraId="575A5FBF" w14:textId="77777777" w:rsidR="00A70989" w:rsidRPr="00A70989" w:rsidRDefault="00A70989" w:rsidP="00741545">
      <w:pPr>
        <w:rPr>
          <w:highlight w:val="yellow"/>
        </w:rPr>
      </w:pPr>
    </w:p>
    <w:p w14:paraId="5F05F4B0" w14:textId="1C85C738" w:rsidR="00C26EE6" w:rsidRDefault="00C26EE6" w:rsidP="009C2F3F">
      <w:pPr>
        <w:pStyle w:val="Heading3"/>
        <w:ind w:leftChars="0" w:left="0" w:firstLine="0"/>
        <w:rPr>
          <w:highlight w:val="yellow"/>
        </w:rPr>
      </w:pPr>
      <w:r w:rsidRPr="00EE4519">
        <w:rPr>
          <w:highlight w:val="yellow"/>
        </w:rPr>
        <w:t xml:space="preserve"> Transfer </w:t>
      </w:r>
      <w:r w:rsidR="00A70989">
        <w:rPr>
          <w:highlight w:val="yellow"/>
        </w:rPr>
        <w:t xml:space="preserve">the </w:t>
      </w:r>
      <w:r w:rsidRPr="00EE4519">
        <w:rPr>
          <w:highlight w:val="yellow"/>
        </w:rPr>
        <w:t xml:space="preserve">mouse to </w:t>
      </w:r>
      <w:r w:rsidR="00A70989">
        <w:rPr>
          <w:highlight w:val="yellow"/>
        </w:rPr>
        <w:t xml:space="preserve">the </w:t>
      </w:r>
      <w:r w:rsidRPr="00EE4519">
        <w:rPr>
          <w:highlight w:val="yellow"/>
        </w:rPr>
        <w:t xml:space="preserve">WBP chamber. Extend </w:t>
      </w:r>
      <w:r w:rsidR="00A70989">
        <w:rPr>
          <w:highlight w:val="yellow"/>
        </w:rPr>
        <w:t xml:space="preserve">the </w:t>
      </w:r>
      <w:r w:rsidRPr="00EE4519">
        <w:rPr>
          <w:highlight w:val="yellow"/>
        </w:rPr>
        <w:t xml:space="preserve">PE tube through </w:t>
      </w:r>
      <w:r w:rsidR="00A70989">
        <w:rPr>
          <w:highlight w:val="yellow"/>
        </w:rPr>
        <w:t xml:space="preserve">the </w:t>
      </w:r>
      <w:r w:rsidRPr="00EE4519">
        <w:rPr>
          <w:highlight w:val="yellow"/>
        </w:rPr>
        <w:t>top port.</w:t>
      </w:r>
      <w:r w:rsidR="00691411" w:rsidRPr="00EE4519">
        <w:rPr>
          <w:rFonts w:eastAsiaTheme="minorEastAsia" w:hint="eastAsia"/>
          <w:highlight w:val="yellow"/>
          <w:lang w:eastAsia="zh-CN"/>
        </w:rPr>
        <w:t xml:space="preserve"> </w:t>
      </w:r>
      <w:r w:rsidRPr="00EE4519">
        <w:rPr>
          <w:highlight w:val="yellow"/>
        </w:rPr>
        <w:t xml:space="preserve">Seal </w:t>
      </w:r>
      <w:r w:rsidR="00A70989">
        <w:rPr>
          <w:highlight w:val="yellow"/>
        </w:rPr>
        <w:t xml:space="preserve">the </w:t>
      </w:r>
      <w:r w:rsidRPr="00EE4519">
        <w:rPr>
          <w:highlight w:val="yellow"/>
        </w:rPr>
        <w:t xml:space="preserve">port with modeling clay around </w:t>
      </w:r>
      <w:r w:rsidR="00A70989">
        <w:rPr>
          <w:highlight w:val="yellow"/>
        </w:rPr>
        <w:t xml:space="preserve">the </w:t>
      </w:r>
      <w:r w:rsidRPr="00EE4519">
        <w:rPr>
          <w:highlight w:val="yellow"/>
        </w:rPr>
        <w:t>tube.</w:t>
      </w:r>
      <w:r w:rsidR="00691411" w:rsidRPr="00EE4519">
        <w:rPr>
          <w:highlight w:val="yellow"/>
        </w:rPr>
        <w:t xml:space="preserve"> Verify chamber airtightness by confirming that the respiratory waveform peaks fall within 4 ± 2.</w:t>
      </w:r>
    </w:p>
    <w:p w14:paraId="1F2565C6" w14:textId="77777777" w:rsidR="00A70989" w:rsidRPr="00A70989" w:rsidRDefault="00A70989" w:rsidP="00741545">
      <w:pPr>
        <w:rPr>
          <w:highlight w:val="yellow"/>
        </w:rPr>
      </w:pPr>
    </w:p>
    <w:p w14:paraId="1C33C7CC" w14:textId="4F7A5EA4" w:rsidR="00C26EE6" w:rsidRDefault="00C26EE6" w:rsidP="009C2F3F">
      <w:pPr>
        <w:pStyle w:val="Heading3"/>
        <w:ind w:leftChars="0" w:left="0" w:firstLine="0"/>
        <w:rPr>
          <w:highlight w:val="yellow"/>
        </w:rPr>
      </w:pPr>
      <w:r w:rsidRPr="00EE4519">
        <w:rPr>
          <w:highlight w:val="yellow"/>
        </w:rPr>
        <w:t xml:space="preserve">Position </w:t>
      </w:r>
      <w:r w:rsidR="00A70989">
        <w:rPr>
          <w:highlight w:val="yellow"/>
        </w:rPr>
        <w:t xml:space="preserve">a </w:t>
      </w:r>
      <w:r w:rsidRPr="00EE4519">
        <w:rPr>
          <w:highlight w:val="yellow"/>
        </w:rPr>
        <w:t xml:space="preserve">high-speed camera </w:t>
      </w:r>
      <w:r w:rsidR="00035EF5" w:rsidRPr="00EE4519">
        <w:rPr>
          <w:highlight w:val="yellow"/>
        </w:rPr>
        <w:t xml:space="preserve">facing </w:t>
      </w:r>
      <w:r w:rsidR="00A70989">
        <w:rPr>
          <w:highlight w:val="yellow"/>
        </w:rPr>
        <w:t xml:space="preserve">the </w:t>
      </w:r>
      <w:r w:rsidR="00035EF5" w:rsidRPr="00EE4519">
        <w:rPr>
          <w:highlight w:val="yellow"/>
        </w:rPr>
        <w:t xml:space="preserve">chamber. Adjust </w:t>
      </w:r>
      <w:r w:rsidR="00A70989">
        <w:rPr>
          <w:highlight w:val="yellow"/>
        </w:rPr>
        <w:t xml:space="preserve">the </w:t>
      </w:r>
      <w:r w:rsidR="00035EF5" w:rsidRPr="00EE4519">
        <w:rPr>
          <w:highlight w:val="yellow"/>
        </w:rPr>
        <w:t xml:space="preserve">distance </w:t>
      </w:r>
      <w:r w:rsidR="00035EF5" w:rsidRPr="00EE4519">
        <w:rPr>
          <w:rFonts w:asciiTheme="majorHAnsi" w:eastAsiaTheme="minorEastAsia" w:hAnsiTheme="majorHAnsi" w:cstheme="majorHAnsi"/>
          <w:highlight w:val="yellow"/>
          <w:lang w:eastAsia="zh-CN"/>
        </w:rPr>
        <w:t>and</w:t>
      </w:r>
      <w:r w:rsidR="00035EF5" w:rsidRPr="00EE4519">
        <w:rPr>
          <w:rFonts w:asciiTheme="minorEastAsia" w:eastAsiaTheme="minorEastAsia" w:hAnsiTheme="minorEastAsia"/>
          <w:highlight w:val="yellow"/>
          <w:lang w:eastAsia="zh-CN"/>
        </w:rPr>
        <w:t xml:space="preserve"> </w:t>
      </w:r>
      <w:r w:rsidRPr="00EE4519">
        <w:rPr>
          <w:highlight w:val="yellow"/>
        </w:rPr>
        <w:t xml:space="preserve">focus. Set </w:t>
      </w:r>
      <w:r w:rsidR="00A70989">
        <w:rPr>
          <w:highlight w:val="yellow"/>
        </w:rPr>
        <w:t xml:space="preserve">the </w:t>
      </w:r>
      <w:r w:rsidRPr="00EE4519">
        <w:rPr>
          <w:highlight w:val="yellow"/>
        </w:rPr>
        <w:t>sampl</w:t>
      </w:r>
      <w:r w:rsidR="00EF5234" w:rsidRPr="00EE4519">
        <w:rPr>
          <w:highlight w:val="yellow"/>
        </w:rPr>
        <w:t>ing rate to 160 fps (maximum).</w:t>
      </w:r>
    </w:p>
    <w:p w14:paraId="5F71F014" w14:textId="77777777" w:rsidR="00E54616" w:rsidRPr="00E54616" w:rsidRDefault="00E54616" w:rsidP="00741545">
      <w:pPr>
        <w:rPr>
          <w:highlight w:val="yellow"/>
        </w:rPr>
      </w:pPr>
    </w:p>
    <w:p w14:paraId="0B27487C" w14:textId="23894361" w:rsidR="00C26EE6" w:rsidRDefault="00A70989" w:rsidP="009C2F3F">
      <w:pPr>
        <w:pStyle w:val="Heading3"/>
        <w:ind w:leftChars="0" w:left="0" w:firstLine="0"/>
        <w:rPr>
          <w:rFonts w:asciiTheme="minorEastAsia" w:eastAsiaTheme="minorEastAsia" w:hAnsiTheme="minorEastAsia"/>
          <w:highlight w:val="yellow"/>
          <w:lang w:eastAsia="zh-CN"/>
        </w:rPr>
      </w:pPr>
      <w:r>
        <w:rPr>
          <w:highlight w:val="yellow"/>
        </w:rPr>
        <w:t>Advance a</w:t>
      </w:r>
      <w:r w:rsidR="00E03E52" w:rsidRPr="00EE4519">
        <w:rPr>
          <w:highlight w:val="yellow"/>
        </w:rPr>
        <w:t xml:space="preserve"> </w:t>
      </w:r>
      <w:bookmarkStart w:id="20" w:name="OLE_LINK143"/>
      <w:bookmarkStart w:id="21" w:name="OLE_LINK144"/>
      <w:r w:rsidR="00E03E52" w:rsidRPr="00EE4519">
        <w:rPr>
          <w:highlight w:val="yellow"/>
        </w:rPr>
        <w:t>0.25</w:t>
      </w:r>
      <w:r w:rsidR="00E54616">
        <w:rPr>
          <w:highlight w:val="yellow"/>
        </w:rPr>
        <w:t xml:space="preserve"> </w:t>
      </w:r>
      <w:r w:rsidR="00E03E52" w:rsidRPr="00EE4519">
        <w:rPr>
          <w:highlight w:val="yellow"/>
        </w:rPr>
        <w:t>mm</w:t>
      </w:r>
      <w:r w:rsidR="00E54616">
        <w:rPr>
          <w:highlight w:val="yellow"/>
        </w:rPr>
        <w:t xml:space="preserve"> </w:t>
      </w:r>
      <w:r w:rsidR="00E03E52" w:rsidRPr="00EE4519">
        <w:rPr>
          <w:highlight w:val="yellow"/>
        </w:rPr>
        <w:t>diameter nylon filament</w:t>
      </w:r>
      <w:bookmarkEnd w:id="20"/>
      <w:bookmarkEnd w:id="21"/>
      <w:r w:rsidR="00E03E52" w:rsidRPr="00EE4519">
        <w:rPr>
          <w:highlight w:val="yellow"/>
        </w:rPr>
        <w:t xml:space="preserve"> through a soft tube into the nasal cavity to depths of 0–3 mm. The portion of the filament protruding from the hand-held tube is 5 cm long. During stimulation, </w:t>
      </w:r>
      <w:r>
        <w:rPr>
          <w:highlight w:val="yellow"/>
        </w:rPr>
        <w:t xml:space="preserve">press </w:t>
      </w:r>
      <w:r w:rsidR="00E03E52" w:rsidRPr="00EE4519">
        <w:rPr>
          <w:highlight w:val="yellow"/>
        </w:rPr>
        <w:t xml:space="preserve">this free end until it bends </w:t>
      </w:r>
      <w:r>
        <w:rPr>
          <w:highlight w:val="yellow"/>
        </w:rPr>
        <w:t xml:space="preserve">to </w:t>
      </w:r>
      <w:r w:rsidR="00E03E52" w:rsidRPr="00EE4519">
        <w:rPr>
          <w:highlight w:val="yellow"/>
        </w:rPr>
        <w:t xml:space="preserve">45°, delivering ~0.6 g of force to the nasal mucosa for 1 </w:t>
      </w:r>
      <w:r w:rsidR="001678E6" w:rsidRPr="001678E6">
        <w:rPr>
          <w:rFonts w:asciiTheme="majorHAnsi" w:eastAsiaTheme="minorEastAsia" w:hAnsiTheme="majorHAnsi" w:cstheme="majorHAnsi"/>
          <w:highlight w:val="yellow"/>
          <w:lang w:eastAsia="zh-CN"/>
        </w:rPr>
        <w:t>s</w:t>
      </w:r>
      <w:r w:rsidR="00E03E52" w:rsidRPr="00EE4519">
        <w:rPr>
          <w:highlight w:val="yellow"/>
        </w:rPr>
        <w:t xml:space="preserve">, repeat once every 30 </w:t>
      </w:r>
      <w:r w:rsidR="001678E6" w:rsidRPr="001678E6">
        <w:rPr>
          <w:rFonts w:asciiTheme="majorHAnsi" w:eastAsiaTheme="minorEastAsia" w:hAnsiTheme="majorHAnsi" w:cstheme="majorHAnsi"/>
          <w:highlight w:val="yellow"/>
          <w:lang w:eastAsia="zh-CN"/>
        </w:rPr>
        <w:t>s</w:t>
      </w:r>
      <w:r w:rsidR="00E03E52" w:rsidRPr="00EE4519">
        <w:rPr>
          <w:highlight w:val="yellow"/>
        </w:rPr>
        <w:t xml:space="preserve">. </w:t>
      </w:r>
      <w:r>
        <w:rPr>
          <w:highlight w:val="yellow"/>
        </w:rPr>
        <w:t>Record the s</w:t>
      </w:r>
      <w:r w:rsidR="00E03E52" w:rsidRPr="00EE4519">
        <w:rPr>
          <w:highlight w:val="yellow"/>
        </w:rPr>
        <w:t>neezing responses for 10 min</w:t>
      </w:r>
      <w:r w:rsidR="0058325E" w:rsidRPr="00EE4519">
        <w:rPr>
          <w:rFonts w:asciiTheme="minorEastAsia" w:eastAsiaTheme="minorEastAsia" w:hAnsiTheme="minorEastAsia" w:hint="eastAsia"/>
          <w:highlight w:val="yellow"/>
          <w:lang w:eastAsia="zh-CN"/>
        </w:rPr>
        <w:t>.</w:t>
      </w:r>
    </w:p>
    <w:p w14:paraId="6B6D7103" w14:textId="77777777" w:rsidR="00A70989" w:rsidRPr="00741545" w:rsidRDefault="00A70989" w:rsidP="00741545">
      <w:pPr>
        <w:rPr>
          <w:highlight w:val="yellow"/>
          <w:lang w:eastAsia="zh-CN"/>
        </w:rPr>
      </w:pPr>
    </w:p>
    <w:p w14:paraId="565338C9" w14:textId="0D7F6362" w:rsidR="00335F54" w:rsidRDefault="00335F54" w:rsidP="009C2F3F">
      <w:pPr>
        <w:pStyle w:val="Heading1"/>
        <w:spacing w:beforeLines="0" w:before="0" w:afterLines="0" w:after="0"/>
        <w:ind w:left="0" w:firstLine="0"/>
      </w:pPr>
      <w:r w:rsidRPr="004C0FFB">
        <w:t>Capsaicin-</w:t>
      </w:r>
      <w:r w:rsidR="00A70989" w:rsidRPr="004C0FFB">
        <w:t>induced cough and sneeze in mice</w:t>
      </w:r>
    </w:p>
    <w:p w14:paraId="0A3495D8" w14:textId="77777777" w:rsidR="00A70989" w:rsidRPr="00A70989" w:rsidRDefault="00A70989" w:rsidP="00741545"/>
    <w:p w14:paraId="59FE1CF4" w14:textId="19F756EE" w:rsidR="00335F54" w:rsidRDefault="00335F54" w:rsidP="009C2F3F">
      <w:pPr>
        <w:pStyle w:val="Heading2"/>
        <w:ind w:leftChars="0" w:left="0" w:firstLine="0"/>
      </w:pPr>
      <w:r w:rsidRPr="008A6744">
        <w:t>Group Assignment</w:t>
      </w:r>
    </w:p>
    <w:p w14:paraId="4117C500" w14:textId="77777777" w:rsidR="00A70989" w:rsidRPr="00A70989" w:rsidRDefault="00A70989" w:rsidP="00741545"/>
    <w:p w14:paraId="49878D58" w14:textId="39BB9EF2" w:rsidR="00335F54" w:rsidRDefault="00335F54" w:rsidP="009C2F3F">
      <w:pPr>
        <w:pStyle w:val="Heading3"/>
        <w:ind w:leftChars="0" w:left="0" w:firstLine="0"/>
      </w:pPr>
      <w:r w:rsidRPr="004C0FFB">
        <w:t xml:space="preserve">Divide mice into sham surgery and </w:t>
      </w:r>
      <w:r w:rsidR="00114172" w:rsidRPr="004C0FFB">
        <w:t>surgery</w:t>
      </w:r>
      <w:r w:rsidRPr="004C0FFB">
        <w:t xml:space="preserve"> groups</w:t>
      </w:r>
      <w:r w:rsidR="001435A0">
        <w:t xml:space="preserve"> </w:t>
      </w:r>
      <w:r w:rsidR="009977E7">
        <w:t>(n</w:t>
      </w:r>
      <w:r w:rsidR="001435A0">
        <w:t xml:space="preserve"> </w:t>
      </w:r>
      <w:r w:rsidR="009977E7">
        <w:t>=</w:t>
      </w:r>
      <w:r w:rsidR="001435A0">
        <w:t xml:space="preserve"> </w:t>
      </w:r>
      <w:r w:rsidR="009977E7">
        <w:t>5</w:t>
      </w:r>
      <w:r w:rsidR="009977E7" w:rsidRPr="009977E7">
        <w:t>/group)</w:t>
      </w:r>
      <w:r w:rsidRPr="004C0FFB">
        <w:t>.</w:t>
      </w:r>
      <w:r w:rsidR="00A70989">
        <w:t xml:space="preserve"> </w:t>
      </w:r>
      <w:r>
        <w:t>Sham group: Expose bilateral anterior eth</w:t>
      </w:r>
      <w:r w:rsidR="004C0FFB">
        <w:t>moidal and infraorbital nerves.</w:t>
      </w:r>
      <w:r w:rsidR="00A70989">
        <w:t xml:space="preserve"> </w:t>
      </w:r>
      <w:r w:rsidR="00114172">
        <w:t>S</w:t>
      </w:r>
      <w:r w:rsidR="00114172" w:rsidRPr="004C0FFB">
        <w:t>urgery</w:t>
      </w:r>
      <w:r>
        <w:t xml:space="preserve"> group: Transect bilateral anterior eth</w:t>
      </w:r>
      <w:r w:rsidR="004C0FFB">
        <w:t>moidal and infraorbital nerves.</w:t>
      </w:r>
    </w:p>
    <w:p w14:paraId="6EA7DC69" w14:textId="77777777" w:rsidR="00A70989" w:rsidRPr="00A70989" w:rsidRDefault="00A70989" w:rsidP="00741545"/>
    <w:p w14:paraId="50E8831B" w14:textId="6DCD7D4F" w:rsidR="00335F54" w:rsidRDefault="00335F54" w:rsidP="009C2F3F">
      <w:pPr>
        <w:pStyle w:val="Heading2"/>
        <w:ind w:leftChars="0" w:left="0" w:firstLine="0"/>
      </w:pPr>
      <w:r w:rsidRPr="004C0FFB">
        <w:t xml:space="preserve">Ultrasonic </w:t>
      </w:r>
      <w:r w:rsidR="00E54616">
        <w:t>n</w:t>
      </w:r>
      <w:r w:rsidRPr="004C0FFB">
        <w:t>ebulization</w:t>
      </w:r>
    </w:p>
    <w:p w14:paraId="39679643" w14:textId="77777777" w:rsidR="00E54616" w:rsidRPr="00E54616" w:rsidRDefault="00E54616" w:rsidP="00741545"/>
    <w:p w14:paraId="5F55F4EC" w14:textId="2B68026A" w:rsidR="00335F54" w:rsidRDefault="00335F54" w:rsidP="009C2F3F">
      <w:pPr>
        <w:pStyle w:val="Heading3"/>
        <w:ind w:leftChars="0" w:left="0" w:firstLine="0"/>
      </w:pPr>
      <w:r w:rsidRPr="009A59F6">
        <w:t xml:space="preserve">Prepare </w:t>
      </w:r>
      <w:r w:rsidR="00E54616">
        <w:t xml:space="preserve">the </w:t>
      </w:r>
      <w:r w:rsidRPr="009A59F6">
        <w:t>be</w:t>
      </w:r>
      <w:r w:rsidR="00AC48F8" w:rsidRPr="009A59F6">
        <w:t>havioral chamber (20</w:t>
      </w:r>
      <w:r w:rsidR="00E54616">
        <w:t xml:space="preserve"> cm </w:t>
      </w:r>
      <w:r w:rsidR="00AC48F8" w:rsidRPr="009A59F6">
        <w:t>×</w:t>
      </w:r>
      <w:r w:rsidR="00E54616">
        <w:t xml:space="preserve"> </w:t>
      </w:r>
      <w:r w:rsidR="00AC48F8" w:rsidRPr="009A59F6">
        <w:t>14</w:t>
      </w:r>
      <w:r w:rsidR="00E54616">
        <w:t xml:space="preserve"> cm </w:t>
      </w:r>
      <w:r w:rsidR="00AC48F8" w:rsidRPr="009A59F6">
        <w:t>×</w:t>
      </w:r>
      <w:r w:rsidR="00E54616">
        <w:t xml:space="preserve"> </w:t>
      </w:r>
      <w:r w:rsidR="00AC48F8" w:rsidRPr="009A59F6">
        <w:t>17 cm).</w:t>
      </w:r>
    </w:p>
    <w:p w14:paraId="0E0342C6" w14:textId="77777777" w:rsidR="00B679D9" w:rsidRPr="00B679D9" w:rsidRDefault="00B679D9" w:rsidP="00741545"/>
    <w:p w14:paraId="0223600B" w14:textId="1A65D0FE" w:rsidR="00335F54" w:rsidRDefault="00335F54" w:rsidP="009C2F3F">
      <w:pPr>
        <w:pStyle w:val="Heading3"/>
        <w:ind w:leftChars="0" w:left="0" w:firstLine="0"/>
      </w:pPr>
      <w:r w:rsidRPr="009A59F6">
        <w:t xml:space="preserve">Position </w:t>
      </w:r>
      <w:r w:rsidR="00E54616">
        <w:t xml:space="preserve">the </w:t>
      </w:r>
      <w:r w:rsidRPr="009A59F6">
        <w:t>ultrasonic recorder and cam</w:t>
      </w:r>
      <w:r w:rsidR="00AC48F8" w:rsidRPr="009A59F6">
        <w:t>era for optimal monitoring.</w:t>
      </w:r>
    </w:p>
    <w:p w14:paraId="68B0638E" w14:textId="77777777" w:rsidR="00B679D9" w:rsidRPr="00B679D9" w:rsidRDefault="00B679D9" w:rsidP="00741545"/>
    <w:p w14:paraId="4DDDF892" w14:textId="2BBA0C67" w:rsidR="00335F54" w:rsidRDefault="00335F54" w:rsidP="009C2F3F">
      <w:pPr>
        <w:pStyle w:val="Heading3"/>
        <w:ind w:leftChars="0" w:left="0" w:firstLine="0"/>
      </w:pPr>
      <w:r w:rsidRPr="009A59F6">
        <w:t xml:space="preserve">Load nebulizer </w:t>
      </w:r>
      <w:r w:rsidR="00AC48F8" w:rsidRPr="009A59F6">
        <w:t xml:space="preserve">with 100 μM </w:t>
      </w:r>
      <w:r w:rsidR="00B679D9">
        <w:t xml:space="preserve">of </w:t>
      </w:r>
      <w:r w:rsidR="00AC48F8" w:rsidRPr="009A59F6">
        <w:t>capsaicin solution.</w:t>
      </w:r>
      <w:r w:rsidR="00AC48F8" w:rsidRPr="009A59F6">
        <w:rPr>
          <w:rFonts w:hint="eastAsia"/>
        </w:rPr>
        <w:t xml:space="preserve"> </w:t>
      </w:r>
      <w:r w:rsidRPr="009A59F6">
        <w:t>Deliver 30</w:t>
      </w:r>
      <w:r w:rsidR="00B679D9">
        <w:t xml:space="preserve"> </w:t>
      </w:r>
      <w:r w:rsidRPr="009A59F6">
        <w:t xml:space="preserve">s aerosol pulses </w:t>
      </w:r>
      <w:r w:rsidR="00AC48F8" w:rsidRPr="009A59F6">
        <w:t>every 2 min for 10 min.</w:t>
      </w:r>
    </w:p>
    <w:p w14:paraId="7237B570" w14:textId="77777777" w:rsidR="00B679D9" w:rsidRPr="00B679D9" w:rsidRDefault="00B679D9" w:rsidP="00741545"/>
    <w:p w14:paraId="7C5A78B5" w14:textId="795108D1" w:rsidR="00C26EE6" w:rsidRDefault="00335F54" w:rsidP="009C2F3F">
      <w:pPr>
        <w:pStyle w:val="Heading3"/>
        <w:ind w:leftChars="0" w:left="0" w:firstLine="0"/>
      </w:pPr>
      <w:r w:rsidRPr="009A59F6">
        <w:t xml:space="preserve">Record behaviors continuously using </w:t>
      </w:r>
      <w:r w:rsidR="00B679D9">
        <w:t xml:space="preserve">the </w:t>
      </w:r>
      <w:r w:rsidRPr="009A59F6">
        <w:t xml:space="preserve">ultrasonic recorder and </w:t>
      </w:r>
      <w:r w:rsidR="00B679D9">
        <w:t xml:space="preserve">the </w:t>
      </w:r>
      <w:r w:rsidRPr="009A59F6">
        <w:t>camera.</w:t>
      </w:r>
    </w:p>
    <w:p w14:paraId="7EBDA90A" w14:textId="77777777" w:rsidR="00B679D9" w:rsidRPr="00B679D9" w:rsidRDefault="00B679D9" w:rsidP="00741545"/>
    <w:p w14:paraId="7A058480" w14:textId="6FA7F5CF" w:rsidR="00A71895" w:rsidRDefault="00A71895" w:rsidP="009C2F3F">
      <w:pPr>
        <w:pStyle w:val="Heading1"/>
        <w:spacing w:beforeLines="0" w:before="0" w:afterLines="0" w:after="0"/>
        <w:ind w:left="0" w:firstLine="0"/>
      </w:pPr>
      <w:r w:rsidRPr="004C0FFB">
        <w:t xml:space="preserve">Data </w:t>
      </w:r>
      <w:r w:rsidR="00B679D9" w:rsidRPr="004C0FFB">
        <w:t>analysis process</w:t>
      </w:r>
    </w:p>
    <w:p w14:paraId="6FF94A41" w14:textId="77777777" w:rsidR="00B679D9" w:rsidRPr="00B679D9" w:rsidRDefault="00B679D9" w:rsidP="00741545"/>
    <w:p w14:paraId="40B92001" w14:textId="4C89A913" w:rsidR="00A71895" w:rsidRDefault="00A71895" w:rsidP="009C2F3F">
      <w:pPr>
        <w:pStyle w:val="Heading2"/>
        <w:ind w:leftChars="0" w:left="0" w:firstLine="0"/>
      </w:pPr>
      <w:r w:rsidRPr="004C0FFB">
        <w:t>Whole-</w:t>
      </w:r>
      <w:r w:rsidR="00B679D9" w:rsidRPr="004C0FFB">
        <w:t xml:space="preserve">body plethysmography </w:t>
      </w:r>
      <w:r w:rsidRPr="004C0FFB">
        <w:t xml:space="preserve">(WBP) </w:t>
      </w:r>
      <w:r w:rsidR="00B679D9" w:rsidRPr="004C0FFB">
        <w:t>respiratory tracing analysis</w:t>
      </w:r>
    </w:p>
    <w:p w14:paraId="5EF94EEE" w14:textId="77777777" w:rsidR="00B679D9" w:rsidRPr="00B679D9" w:rsidRDefault="00B679D9" w:rsidP="00741545"/>
    <w:p w14:paraId="190DA9CC" w14:textId="77777777" w:rsidR="00A71895" w:rsidRDefault="00A71895" w:rsidP="009C2F3F">
      <w:pPr>
        <w:pStyle w:val="Heading3"/>
        <w:ind w:leftChars="0" w:left="0" w:firstLine="0"/>
      </w:pPr>
      <w:r w:rsidRPr="009A59F6">
        <w:t>Import the WBP recorded text files into Spike2 software and synchronize them with audio signals.</w:t>
      </w:r>
    </w:p>
    <w:p w14:paraId="19155D86" w14:textId="77777777" w:rsidR="00B679D9" w:rsidRPr="00B679D9" w:rsidRDefault="00B679D9" w:rsidP="00741545"/>
    <w:p w14:paraId="3C37AC02" w14:textId="77777777" w:rsidR="00A71895" w:rsidRDefault="00A71895" w:rsidP="009C2F3F">
      <w:pPr>
        <w:pStyle w:val="Heading3"/>
        <w:ind w:leftChars="0" w:left="0" w:firstLine="0"/>
      </w:pPr>
      <w:r w:rsidRPr="009A59F6">
        <w:t>Analyze the audio signals corresponding to single-peak and double-peak breathing patterns, and record the duration of the compression phase for each pattern.</w:t>
      </w:r>
    </w:p>
    <w:p w14:paraId="57A6A1B7" w14:textId="77777777" w:rsidR="00B679D9" w:rsidRPr="00B679D9" w:rsidRDefault="00B679D9" w:rsidP="00741545"/>
    <w:p w14:paraId="3ECEABB5" w14:textId="77777777" w:rsidR="00A71895" w:rsidRDefault="00A71895" w:rsidP="009C2F3F">
      <w:pPr>
        <w:pStyle w:val="Heading3"/>
        <w:ind w:leftChars="0" w:left="0" w:firstLine="0"/>
      </w:pPr>
      <w:r w:rsidRPr="009A59F6">
        <w:t>Select the lowest point of the expiratory phase as the midpoint, and take the data from half a second before and after for calculating the average value.</w:t>
      </w:r>
    </w:p>
    <w:p w14:paraId="7C3E21A3" w14:textId="77777777" w:rsidR="00B679D9" w:rsidRPr="00B679D9" w:rsidRDefault="00B679D9" w:rsidP="00741545"/>
    <w:p w14:paraId="199E1693" w14:textId="498A7903" w:rsidR="00A71895" w:rsidRDefault="00A71895" w:rsidP="009C2F3F">
      <w:pPr>
        <w:pStyle w:val="Heading2"/>
        <w:ind w:leftChars="0" w:left="0" w:firstLine="0"/>
      </w:pPr>
      <w:r w:rsidRPr="004C0FFB">
        <w:t xml:space="preserve">Audio </w:t>
      </w:r>
      <w:r w:rsidR="00B679D9">
        <w:t>w</w:t>
      </w:r>
      <w:r w:rsidRPr="004C0FFB">
        <w:t xml:space="preserve">aveform </w:t>
      </w:r>
      <w:r w:rsidR="00B679D9">
        <w:t>a</w:t>
      </w:r>
      <w:r w:rsidRPr="004C0FFB">
        <w:t>nalysis</w:t>
      </w:r>
    </w:p>
    <w:p w14:paraId="3FC1AE71" w14:textId="77777777" w:rsidR="00B679D9" w:rsidRPr="00B679D9" w:rsidRDefault="00B679D9" w:rsidP="00741545"/>
    <w:p w14:paraId="60D4B461" w14:textId="60514B38" w:rsidR="00A71895" w:rsidRDefault="00A71895" w:rsidP="009C2F3F">
      <w:pPr>
        <w:pStyle w:val="Heading3"/>
        <w:ind w:leftChars="0" w:left="0" w:firstLine="0"/>
      </w:pPr>
      <w:r w:rsidRPr="009A59F6">
        <w:t xml:space="preserve">Import audio files into Spike2 software, select individual cough or sneeze audio, and </w:t>
      </w:r>
      <w:r w:rsidRPr="009A59F6">
        <w:lastRenderedPageBreak/>
        <w:t>export them as TXT format (with a sampling rate set to 100 kHz and duration of 0.1 s).</w:t>
      </w:r>
    </w:p>
    <w:p w14:paraId="45DE7990" w14:textId="77777777" w:rsidR="00B679D9" w:rsidRPr="00B679D9" w:rsidRDefault="00B679D9" w:rsidP="00741545"/>
    <w:p w14:paraId="5B18E92B" w14:textId="77777777" w:rsidR="00A71895" w:rsidRDefault="00A71895" w:rsidP="009C2F3F">
      <w:pPr>
        <w:pStyle w:val="Heading3"/>
        <w:ind w:leftChars="0" w:left="0" w:firstLine="0"/>
      </w:pPr>
      <w:r w:rsidRPr="009A59F6">
        <w:t>Import the TXT files into Excel, and convert them into the absolute values of the audio signals.</w:t>
      </w:r>
    </w:p>
    <w:p w14:paraId="5358DE92" w14:textId="77777777" w:rsidR="00B679D9" w:rsidRPr="00B679D9" w:rsidRDefault="00B679D9" w:rsidP="00741545"/>
    <w:p w14:paraId="65B60118" w14:textId="2C3963C1" w:rsidR="00A71895" w:rsidRDefault="00A71895" w:rsidP="009C2F3F">
      <w:pPr>
        <w:pStyle w:val="Heading3"/>
        <w:ind w:leftChars="0" w:left="0" w:firstLine="0"/>
      </w:pPr>
      <w:r w:rsidRPr="009A59F6">
        <w:t xml:space="preserve">Use </w:t>
      </w:r>
      <w:bookmarkStart w:id="22" w:name="OLE_LINK18"/>
      <w:bookmarkStart w:id="23" w:name="OLE_LINK19"/>
      <w:r w:rsidRPr="009A59F6">
        <w:t>GraphPad Prism</w:t>
      </w:r>
      <w:bookmarkEnd w:id="22"/>
      <w:bookmarkEnd w:id="23"/>
      <w:r w:rsidRPr="009A59F6">
        <w:t xml:space="preserve"> software to smooth the absolute values of the audio waveforms using a smoothing spline with 50 points.</w:t>
      </w:r>
    </w:p>
    <w:p w14:paraId="43FD9711" w14:textId="77777777" w:rsidR="00B679D9" w:rsidRPr="00B679D9" w:rsidRDefault="00B679D9" w:rsidP="00741545"/>
    <w:p w14:paraId="30B4ABDF" w14:textId="33FB512F" w:rsidR="003C605E" w:rsidRDefault="003C605E" w:rsidP="009C2F3F">
      <w:pPr>
        <w:rPr>
          <w:lang w:eastAsia="zh-CN"/>
        </w:rPr>
      </w:pPr>
      <w:r>
        <w:rPr>
          <w:rFonts w:hint="eastAsia"/>
          <w:lang w:eastAsia="zh-CN"/>
        </w:rPr>
        <w:t>N</w:t>
      </w:r>
      <w:r w:rsidR="00B679D9">
        <w:rPr>
          <w:lang w:eastAsia="zh-CN"/>
        </w:rPr>
        <w:t>OTE</w:t>
      </w:r>
      <w:r w:rsidR="00B679D9">
        <w:rPr>
          <w:lang w:val="en-IN" w:eastAsia="zh-CN"/>
        </w:rPr>
        <w:t xml:space="preserve">: </w:t>
      </w:r>
      <w:r w:rsidR="003E163D" w:rsidRPr="003E163D">
        <w:rPr>
          <w:lang w:eastAsia="zh-CN"/>
        </w:rPr>
        <w:t xml:space="preserve">To ensure the curve closely approximates the original data while avoiding excessive inflection points, selecting a smoothing </w:t>
      </w:r>
      <w:r w:rsidR="003E163D" w:rsidRPr="009A59F6">
        <w:t>spline</w:t>
      </w:r>
      <w:r w:rsidR="003E163D" w:rsidRPr="003E163D">
        <w:rPr>
          <w:lang w:eastAsia="zh-CN"/>
        </w:rPr>
        <w:t xml:space="preserve"> of 50</w:t>
      </w:r>
      <w:r w:rsidR="003E163D" w:rsidRPr="003E163D">
        <w:t xml:space="preserve"> </w:t>
      </w:r>
      <w:r w:rsidR="003E163D" w:rsidRPr="009A59F6">
        <w:t>points</w:t>
      </w:r>
      <w:r w:rsidR="003E163D" w:rsidRPr="003E163D">
        <w:rPr>
          <w:lang w:eastAsia="zh-CN"/>
        </w:rPr>
        <w:t xml:space="preserve"> is optimal; curves generated with values greater than 50</w:t>
      </w:r>
      <w:r w:rsidR="003E163D">
        <w:rPr>
          <w:lang w:eastAsia="zh-CN"/>
        </w:rPr>
        <w:t xml:space="preserve"> </w:t>
      </w:r>
      <w:r w:rsidR="003E163D" w:rsidRPr="009A59F6">
        <w:t>points</w:t>
      </w:r>
      <w:r w:rsidR="003E163D" w:rsidRPr="003E163D">
        <w:rPr>
          <w:lang w:eastAsia="zh-CN"/>
        </w:rPr>
        <w:t xml:space="preserve"> show negligible deviation from the 50-parameter curve.</w:t>
      </w:r>
    </w:p>
    <w:p w14:paraId="1E92F782" w14:textId="77777777" w:rsidR="00B679D9" w:rsidRPr="003C605E" w:rsidRDefault="00B679D9" w:rsidP="009C2F3F">
      <w:pPr>
        <w:rPr>
          <w:lang w:eastAsia="zh-CN"/>
        </w:rPr>
      </w:pPr>
    </w:p>
    <w:p w14:paraId="1254D3D5" w14:textId="77777777" w:rsidR="00A71895" w:rsidRDefault="00A71895" w:rsidP="009C2F3F">
      <w:pPr>
        <w:pStyle w:val="Heading3"/>
        <w:ind w:leftChars="0" w:left="0" w:firstLine="0"/>
      </w:pPr>
      <w:r w:rsidRPr="009A59F6">
        <w:t>Based on the smoothed audio waveforms, calculate the slope k from the starting point to the highest point.</w:t>
      </w:r>
    </w:p>
    <w:p w14:paraId="04BD85FE" w14:textId="77777777" w:rsidR="00B679D9" w:rsidRPr="00B679D9" w:rsidRDefault="00B679D9" w:rsidP="00741545"/>
    <w:p w14:paraId="5B4F4B40" w14:textId="2EDA35C2" w:rsidR="00A71895" w:rsidRDefault="00A71895" w:rsidP="009C2F3F">
      <w:pPr>
        <w:pStyle w:val="Heading2"/>
        <w:ind w:leftChars="0" w:left="0" w:firstLine="0"/>
      </w:pPr>
      <w:r w:rsidRPr="004C0FFB">
        <w:t xml:space="preserve">Audio </w:t>
      </w:r>
      <w:r w:rsidR="00406993">
        <w:t>s</w:t>
      </w:r>
      <w:r w:rsidRPr="004C0FFB">
        <w:t xml:space="preserve">pectral </w:t>
      </w:r>
      <w:r w:rsidR="00406993">
        <w:t>a</w:t>
      </w:r>
      <w:r w:rsidRPr="004C0FFB">
        <w:t>nalysis</w:t>
      </w:r>
    </w:p>
    <w:p w14:paraId="3A5A60D5" w14:textId="77777777" w:rsidR="00406993" w:rsidRPr="00406993" w:rsidRDefault="00406993" w:rsidP="00741545"/>
    <w:p w14:paraId="0C06AAEC" w14:textId="77777777" w:rsidR="00A71895" w:rsidRDefault="00A71895" w:rsidP="009C2F3F">
      <w:pPr>
        <w:pStyle w:val="Heading3"/>
        <w:ind w:leftChars="0" w:left="0" w:firstLine="0"/>
      </w:pPr>
      <w:r w:rsidRPr="00A23BBD">
        <w:t>Import audio files into Spike2 software.</w:t>
      </w:r>
    </w:p>
    <w:p w14:paraId="5F64BA65" w14:textId="77777777" w:rsidR="00406993" w:rsidRPr="00406993" w:rsidRDefault="00406993" w:rsidP="00741545"/>
    <w:p w14:paraId="76D7DCF3" w14:textId="77777777" w:rsidR="00A71895" w:rsidRDefault="00A71895" w:rsidP="009C2F3F">
      <w:pPr>
        <w:pStyle w:val="Heading3"/>
        <w:ind w:leftChars="0" w:left="0" w:firstLine="0"/>
      </w:pPr>
      <w:r w:rsidRPr="00A23BBD">
        <w:t>Select the start and end time points of individual cough or sneeze audio for spectral analysis, and export the spectral analysis results.</w:t>
      </w:r>
    </w:p>
    <w:p w14:paraId="0B64AB07" w14:textId="77777777" w:rsidR="00406993" w:rsidRPr="00406993" w:rsidRDefault="00406993" w:rsidP="00741545"/>
    <w:p w14:paraId="52443F7A" w14:textId="044D2EBE" w:rsidR="00A71895" w:rsidRDefault="00A71895" w:rsidP="009C2F3F">
      <w:pPr>
        <w:pStyle w:val="Heading3"/>
        <w:ind w:leftChars="0" w:left="0" w:firstLine="0"/>
      </w:pPr>
      <w:r w:rsidRPr="009F22A1">
        <w:t>Use GraphPad Prism to generate spectral analysis curves and calculate the area under the curves.</w:t>
      </w:r>
    </w:p>
    <w:p w14:paraId="1D8ED97F" w14:textId="77777777" w:rsidR="00406993" w:rsidRPr="00406993" w:rsidRDefault="00406993" w:rsidP="00741545"/>
    <w:p w14:paraId="1F440610" w14:textId="77777777" w:rsidR="00A71895" w:rsidRDefault="00A71895" w:rsidP="009C2F3F">
      <w:pPr>
        <w:pStyle w:val="Heading3"/>
        <w:ind w:leftChars="0" w:left="0" w:firstLine="0"/>
      </w:pPr>
      <w:r w:rsidRPr="009F22A1">
        <w:t>Calculate the ratio of the area under the curve between the 30-60 kHz and 0-30 kHz frequency bands to distinguish between coughing and sneezing.</w:t>
      </w:r>
    </w:p>
    <w:p w14:paraId="5DAA1A53" w14:textId="77777777" w:rsidR="00406993" w:rsidRPr="00406993" w:rsidRDefault="00406993" w:rsidP="00741545"/>
    <w:p w14:paraId="0FA94605" w14:textId="1B835A0A" w:rsidR="00A71895" w:rsidRDefault="00A71895" w:rsidP="009C2F3F">
      <w:pPr>
        <w:pStyle w:val="Heading2"/>
        <w:ind w:leftChars="0" w:left="0" w:firstLine="0"/>
      </w:pPr>
      <w:r w:rsidRPr="004C0FFB">
        <w:t>Composite</w:t>
      </w:r>
      <w:r w:rsidR="00406993">
        <w:t xml:space="preserve"> i</w:t>
      </w:r>
      <w:r w:rsidRPr="004C0FFB">
        <w:t xml:space="preserve">ndex </w:t>
      </w:r>
      <w:r w:rsidR="00406993">
        <w:t>c</w:t>
      </w:r>
      <w:r w:rsidRPr="004C0FFB">
        <w:t>alculation</w:t>
      </w:r>
    </w:p>
    <w:p w14:paraId="6D219FF5" w14:textId="77777777" w:rsidR="00406993" w:rsidRPr="00406993" w:rsidRDefault="00406993" w:rsidP="00741545"/>
    <w:p w14:paraId="6BEFD5C0" w14:textId="77777777" w:rsidR="00A71895" w:rsidRDefault="00A71895" w:rsidP="009C2F3F">
      <w:pPr>
        <w:pStyle w:val="Heading3"/>
        <w:ind w:leftChars="0" w:left="0" w:firstLine="0"/>
      </w:pPr>
      <w:r w:rsidRPr="009A59F6">
        <w:t>Perform a natural logarithm transformation (ln) on the slope k and the ratio of the area under the spectral analysis curve to enhance the discriminability of the data.</w:t>
      </w:r>
    </w:p>
    <w:p w14:paraId="714DC62D" w14:textId="77777777" w:rsidR="00406993" w:rsidRPr="00406993" w:rsidRDefault="00406993" w:rsidP="00741545"/>
    <w:p w14:paraId="6AE81FD5" w14:textId="77777777" w:rsidR="00A71895" w:rsidRDefault="00A71895" w:rsidP="00406993">
      <w:pPr>
        <w:pStyle w:val="Heading1"/>
        <w:spacing w:beforeLines="0" w:before="0" w:afterLines="0" w:after="0"/>
        <w:ind w:left="0" w:firstLine="0"/>
      </w:pPr>
      <w:r w:rsidRPr="004C0FFB">
        <w:t>Statistical analysis</w:t>
      </w:r>
    </w:p>
    <w:p w14:paraId="7C4F662B" w14:textId="77777777" w:rsidR="00406993" w:rsidRPr="00406993" w:rsidRDefault="00406993" w:rsidP="00741545"/>
    <w:p w14:paraId="4015356B" w14:textId="646BB337" w:rsidR="006E4797" w:rsidRPr="009A59F6" w:rsidRDefault="00465E6D" w:rsidP="00465E6D">
      <w:pPr>
        <w:pStyle w:val="Heading2"/>
        <w:ind w:leftChars="0" w:left="0" w:firstLine="0"/>
      </w:pPr>
      <w:bookmarkStart w:id="24" w:name="OLE_LINK50"/>
      <w:bookmarkStart w:id="25" w:name="OLE_LINK51"/>
      <w:r w:rsidRPr="008170CA">
        <w:rPr>
          <w:rStyle w:val="Heading2Char"/>
        </w:rPr>
        <w:t xml:space="preserve">Data are presented as the mean ± SEM. Statistical comparisons between two groups were performed using the t-test and two-way ANOVA, with a </w:t>
      </w:r>
      <w:r w:rsidRPr="00E90914">
        <w:rPr>
          <w:rStyle w:val="Heading2Char"/>
          <w:i/>
          <w:iCs/>
        </w:rPr>
        <w:t>P</w:t>
      </w:r>
      <w:r w:rsidRPr="009A59F6">
        <w:rPr>
          <w:rStyle w:val="Heading2Char"/>
        </w:rPr>
        <w:t xml:space="preserve"> &lt;</w:t>
      </w:r>
      <w:r>
        <w:rPr>
          <w:rStyle w:val="Heading2Char"/>
        </w:rPr>
        <w:t xml:space="preserve"> </w:t>
      </w:r>
      <w:r w:rsidRPr="008170CA">
        <w:rPr>
          <w:rStyle w:val="Heading2Char"/>
        </w:rPr>
        <w:t>0.05 considered statistically significant. All analyses were conducted with GraphPad Prism software.</w:t>
      </w:r>
    </w:p>
    <w:bookmarkEnd w:id="24"/>
    <w:bookmarkEnd w:id="25"/>
    <w:p w14:paraId="0A27107A" w14:textId="77777777" w:rsidR="00406993" w:rsidRDefault="00406993" w:rsidP="00406993">
      <w:pPr>
        <w:pStyle w:val="Heading4"/>
        <w:numPr>
          <w:ilvl w:val="0"/>
          <w:numId w:val="0"/>
        </w:numPr>
        <w:spacing w:before="0" w:after="0"/>
      </w:pPr>
    </w:p>
    <w:p w14:paraId="08AF3300" w14:textId="1921E0D7" w:rsidR="006E4797" w:rsidRPr="00F72213" w:rsidRDefault="00551D82" w:rsidP="00741545">
      <w:pPr>
        <w:pStyle w:val="Heading4"/>
        <w:numPr>
          <w:ilvl w:val="0"/>
          <w:numId w:val="0"/>
        </w:numPr>
        <w:spacing w:before="0" w:after="0"/>
        <w:rPr>
          <w:color w:val="808080"/>
        </w:rPr>
      </w:pPr>
      <w:r w:rsidRPr="00F72213">
        <w:t>REPRESENTATIVE RESULTS</w:t>
      </w:r>
    </w:p>
    <w:p w14:paraId="6B9298C1" w14:textId="6C266174" w:rsidR="00C71FD8" w:rsidRDefault="00C71FD8" w:rsidP="00406993">
      <w:pPr>
        <w:rPr>
          <w:rFonts w:cs="Arial"/>
        </w:rPr>
      </w:pPr>
      <w:r>
        <w:rPr>
          <w:rFonts w:cs="Arial"/>
        </w:rPr>
        <w:t xml:space="preserve">In this study, we conducted a detailed analysis of the respiratory patterns of mouse coughing and sneezing behaviors using whole-body plethysmography (WBP) and ultrasound recording techniques. The results showed that </w:t>
      </w:r>
      <w:r w:rsidR="00655B0F">
        <w:rPr>
          <w:rFonts w:cs="Arial" w:hint="eastAsia"/>
          <w:lang w:eastAsia="zh-CN"/>
        </w:rPr>
        <w:t>m</w:t>
      </w:r>
      <w:r w:rsidR="006A4AD8" w:rsidRPr="006A4AD8">
        <w:rPr>
          <w:rFonts w:cs="Arial"/>
        </w:rPr>
        <w:t xml:space="preserve">ice subjected to tracheal or nasal surgery demonstrate comparable cough and sneeze responsiveness to naive controls. However, capsaicin (chemical) </w:t>
      </w:r>
      <w:r w:rsidR="006A4AD8" w:rsidRPr="006A4AD8">
        <w:rPr>
          <w:rFonts w:cs="Arial"/>
        </w:rPr>
        <w:lastRenderedPageBreak/>
        <w:t>and mechanical stimulation effectively evoke cough and sneeze reflexes in these surgically prepared animals</w:t>
      </w:r>
      <w:r w:rsidR="00655B0F">
        <w:rPr>
          <w:rFonts w:cs="Arial"/>
        </w:rPr>
        <w:t xml:space="preserve"> (</w:t>
      </w:r>
      <w:r w:rsidR="00655B0F" w:rsidRPr="00741545">
        <w:rPr>
          <w:rFonts w:cs="Arial"/>
          <w:b/>
          <w:bCs/>
        </w:rPr>
        <w:t xml:space="preserve">Figure </w:t>
      </w:r>
      <w:r w:rsidR="00E5424A" w:rsidRPr="00741545">
        <w:rPr>
          <w:rFonts w:cs="Arial"/>
          <w:b/>
          <w:bCs/>
        </w:rPr>
        <w:t>2</w:t>
      </w:r>
      <w:r w:rsidR="00655B0F" w:rsidRPr="00741545">
        <w:rPr>
          <w:rFonts w:cs="Arial"/>
          <w:b/>
          <w:bCs/>
        </w:rPr>
        <w:t>A,B</w:t>
      </w:r>
      <w:r w:rsidR="00655B0F">
        <w:rPr>
          <w:rFonts w:cs="Arial"/>
        </w:rPr>
        <w:t>)</w:t>
      </w:r>
      <w:r w:rsidR="006A4AD8" w:rsidRPr="006A4AD8">
        <w:rPr>
          <w:rFonts w:cs="Arial"/>
        </w:rPr>
        <w:t>.</w:t>
      </w:r>
      <w:r w:rsidR="00B31ACB">
        <w:rPr>
          <w:rFonts w:cs="Arial" w:hint="eastAsia"/>
          <w:lang w:eastAsia="zh-CN"/>
        </w:rPr>
        <w:t xml:space="preserve"> </w:t>
      </w:r>
      <w:r w:rsidR="00B31ACB">
        <w:rPr>
          <w:rFonts w:cs="Arial"/>
        </w:rPr>
        <w:t xml:space="preserve">WBP results revealed that </w:t>
      </w:r>
      <w:r>
        <w:rPr>
          <w:rFonts w:cs="Arial"/>
        </w:rPr>
        <w:t>both behaviors exhibited single- and double-peak patterns, with their sound signals appearing during the expulsive stage of the</w:t>
      </w:r>
      <w:r w:rsidR="00655B0F">
        <w:rPr>
          <w:rFonts w:cs="Arial"/>
        </w:rPr>
        <w:t xml:space="preserve"> respiratory pattern (</w:t>
      </w:r>
      <w:r w:rsidR="00655B0F" w:rsidRPr="00741545">
        <w:rPr>
          <w:rFonts w:cs="Arial"/>
          <w:b/>
          <w:bCs/>
        </w:rPr>
        <w:t xml:space="preserve">Figure </w:t>
      </w:r>
      <w:r w:rsidR="00E5424A" w:rsidRPr="00741545">
        <w:rPr>
          <w:rFonts w:cs="Arial"/>
          <w:b/>
          <w:bCs/>
        </w:rPr>
        <w:t>3</w:t>
      </w:r>
      <w:r w:rsidR="00655B0F" w:rsidRPr="00741545">
        <w:rPr>
          <w:rFonts w:cs="Arial"/>
          <w:b/>
          <w:bCs/>
        </w:rPr>
        <w:t>A</w:t>
      </w:r>
      <w:r w:rsidRPr="00741545">
        <w:rPr>
          <w:rFonts w:cs="Arial"/>
          <w:b/>
          <w:bCs/>
        </w:rPr>
        <w:t>,</w:t>
      </w:r>
      <w:r w:rsidR="00655B0F" w:rsidRPr="00741545">
        <w:rPr>
          <w:rFonts w:cs="Arial"/>
          <w:b/>
          <w:bCs/>
        </w:rPr>
        <w:t>C</w:t>
      </w:r>
      <w:r w:rsidRPr="00741545">
        <w:rPr>
          <w:rFonts w:cs="Arial"/>
          <w:b/>
          <w:bCs/>
        </w:rPr>
        <w:t>,</w:t>
      </w:r>
      <w:r w:rsidR="00655B0F" w:rsidRPr="00741545">
        <w:rPr>
          <w:rFonts w:cs="Arial"/>
          <w:b/>
          <w:bCs/>
        </w:rPr>
        <w:t>E</w:t>
      </w:r>
      <w:r w:rsidR="00406993" w:rsidRPr="00741545">
        <w:rPr>
          <w:rFonts w:cs="Arial"/>
          <w:b/>
          <w:bCs/>
        </w:rPr>
        <w:t>,</w:t>
      </w:r>
      <w:r w:rsidR="00655B0F" w:rsidRPr="00741545">
        <w:rPr>
          <w:rFonts w:cs="Arial"/>
          <w:b/>
          <w:bCs/>
        </w:rPr>
        <w:t>G</w:t>
      </w:r>
      <w:r>
        <w:rPr>
          <w:rFonts w:cs="Arial"/>
        </w:rPr>
        <w:t xml:space="preserve">). </w:t>
      </w:r>
      <w:r w:rsidR="00EC5C12" w:rsidRPr="00EC5C12">
        <w:rPr>
          <w:rFonts w:cs="Arial"/>
        </w:rPr>
        <w:t>Further ultrasound analysis revealed distinct acou</w:t>
      </w:r>
      <w:r w:rsidR="00EC5C12">
        <w:rPr>
          <w:rFonts w:cs="Arial"/>
        </w:rPr>
        <w:t>stic profiles:</w:t>
      </w:r>
      <w:r w:rsidR="00EC5C12">
        <w:rPr>
          <w:rFonts w:cs="Arial" w:hint="eastAsia"/>
          <w:lang w:eastAsia="zh-CN"/>
        </w:rPr>
        <w:t xml:space="preserve"> </w:t>
      </w:r>
      <w:r w:rsidR="00EC5C12" w:rsidRPr="00EC5C12">
        <w:rPr>
          <w:rFonts w:cs="Arial"/>
        </w:rPr>
        <w:t>Cough sounds exhibited abrupt onset with peak intensity occurring instantaneously, predominantly within 0-30 kHz frequency range, and shorter d</w:t>
      </w:r>
      <w:r w:rsidR="00EC5C12">
        <w:rPr>
          <w:rFonts w:cs="Arial"/>
        </w:rPr>
        <w:t>uration (</w:t>
      </w:r>
      <w:r w:rsidR="00EC5C12" w:rsidRPr="00741545">
        <w:rPr>
          <w:rFonts w:cs="Arial"/>
          <w:b/>
          <w:bCs/>
        </w:rPr>
        <w:t>Fig</w:t>
      </w:r>
      <w:r w:rsidR="00406993" w:rsidRPr="00741545">
        <w:rPr>
          <w:rFonts w:cs="Arial"/>
          <w:b/>
          <w:bCs/>
        </w:rPr>
        <w:t>ure</w:t>
      </w:r>
      <w:r w:rsidR="00EC5C12" w:rsidRPr="00741545">
        <w:rPr>
          <w:rFonts w:cs="Arial"/>
          <w:b/>
          <w:bCs/>
        </w:rPr>
        <w:t xml:space="preserve"> </w:t>
      </w:r>
      <w:r w:rsidR="00E5424A" w:rsidRPr="00741545">
        <w:rPr>
          <w:rFonts w:cs="Arial"/>
          <w:b/>
          <w:bCs/>
        </w:rPr>
        <w:t>3</w:t>
      </w:r>
      <w:r w:rsidR="00655B0F" w:rsidRPr="00741545">
        <w:rPr>
          <w:rFonts w:cs="Arial"/>
          <w:b/>
          <w:bCs/>
        </w:rPr>
        <w:t>B</w:t>
      </w:r>
      <w:r w:rsidR="00EC5C12" w:rsidRPr="00741545">
        <w:rPr>
          <w:rFonts w:cs="Arial"/>
          <w:b/>
          <w:bCs/>
        </w:rPr>
        <w:t>,</w:t>
      </w:r>
      <w:r w:rsidR="00655B0F" w:rsidRPr="00741545">
        <w:rPr>
          <w:rFonts w:cs="Arial"/>
          <w:b/>
          <w:bCs/>
        </w:rPr>
        <w:t>D</w:t>
      </w:r>
      <w:r w:rsidR="00EC5C12">
        <w:rPr>
          <w:rFonts w:cs="Arial"/>
        </w:rPr>
        <w:t xml:space="preserve">; </w:t>
      </w:r>
      <w:r w:rsidR="00406993" w:rsidRPr="00741545">
        <w:rPr>
          <w:rFonts w:cs="Arial"/>
          <w:b/>
          <w:bCs/>
        </w:rPr>
        <w:t xml:space="preserve">Supporting </w:t>
      </w:r>
      <w:r w:rsidR="00EC5C12" w:rsidRPr="00741545">
        <w:rPr>
          <w:rFonts w:cs="Arial"/>
          <w:b/>
          <w:bCs/>
        </w:rPr>
        <w:t>Video S1</w:t>
      </w:r>
      <w:r w:rsidR="00EC5C12">
        <w:rPr>
          <w:rFonts w:cs="Arial"/>
        </w:rPr>
        <w:t>).</w:t>
      </w:r>
      <w:r w:rsidR="00EC5C12">
        <w:rPr>
          <w:rFonts w:cs="Arial" w:hint="eastAsia"/>
          <w:lang w:eastAsia="zh-CN"/>
        </w:rPr>
        <w:t xml:space="preserve"> </w:t>
      </w:r>
      <w:r w:rsidR="00EC5C12" w:rsidRPr="00EC5C12">
        <w:rPr>
          <w:rFonts w:cs="Arial"/>
        </w:rPr>
        <w:t>Sneeze sounds demonstrated progressive intensity buildup to maximum amplitude, broadband frequency distribution (0-80 kHz), and prolonged duration (</w:t>
      </w:r>
      <w:r w:rsidR="00EC5C12" w:rsidRPr="00741545">
        <w:rPr>
          <w:rFonts w:cs="Arial"/>
          <w:b/>
          <w:bCs/>
        </w:rPr>
        <w:t>Fig</w:t>
      </w:r>
      <w:r w:rsidR="00406993" w:rsidRPr="00741545">
        <w:rPr>
          <w:rFonts w:cs="Arial"/>
          <w:b/>
          <w:bCs/>
        </w:rPr>
        <w:t>ure</w:t>
      </w:r>
      <w:r w:rsidR="00EC5C12" w:rsidRPr="00741545">
        <w:rPr>
          <w:rFonts w:cs="Arial"/>
          <w:b/>
          <w:bCs/>
        </w:rPr>
        <w:t xml:space="preserve"> </w:t>
      </w:r>
      <w:r w:rsidR="00E5424A" w:rsidRPr="00741545">
        <w:rPr>
          <w:rFonts w:cs="Arial"/>
          <w:b/>
          <w:bCs/>
        </w:rPr>
        <w:t>3</w:t>
      </w:r>
      <w:r w:rsidR="00655B0F" w:rsidRPr="00741545">
        <w:rPr>
          <w:rFonts w:cs="Arial"/>
          <w:b/>
          <w:bCs/>
        </w:rPr>
        <w:t>F</w:t>
      </w:r>
      <w:r w:rsidR="00EC5C12" w:rsidRPr="00741545">
        <w:rPr>
          <w:rFonts w:cs="Arial"/>
          <w:b/>
          <w:bCs/>
        </w:rPr>
        <w:t>,</w:t>
      </w:r>
      <w:r w:rsidR="00655B0F" w:rsidRPr="00741545">
        <w:rPr>
          <w:rFonts w:cs="Arial"/>
          <w:b/>
          <w:bCs/>
        </w:rPr>
        <w:t>H</w:t>
      </w:r>
      <w:r w:rsidR="00EC5C12" w:rsidRPr="00EC5C12">
        <w:rPr>
          <w:rFonts w:cs="Arial"/>
        </w:rPr>
        <w:t xml:space="preserve">; </w:t>
      </w:r>
      <w:r w:rsidR="00406993" w:rsidRPr="00741545">
        <w:rPr>
          <w:rFonts w:cs="Arial"/>
          <w:b/>
          <w:bCs/>
        </w:rPr>
        <w:t xml:space="preserve">Supporting </w:t>
      </w:r>
      <w:r w:rsidR="00EC5C12" w:rsidRPr="00741545">
        <w:rPr>
          <w:rFonts w:cs="Arial"/>
          <w:b/>
          <w:bCs/>
        </w:rPr>
        <w:t>Video S2</w:t>
      </w:r>
      <w:r w:rsidR="00EC5C12" w:rsidRPr="00EC5C12">
        <w:rPr>
          <w:rFonts w:cs="Arial"/>
        </w:rPr>
        <w:t>).</w:t>
      </w:r>
      <w:r w:rsidR="00EC5C12">
        <w:rPr>
          <w:rFonts w:cs="Arial"/>
        </w:rPr>
        <w:t xml:space="preserve"> </w:t>
      </w:r>
      <w:r>
        <w:rPr>
          <w:rFonts w:cs="Arial"/>
        </w:rPr>
        <w:t xml:space="preserve">Statistical analysis revealed that the average compression phase of single-peak coughing behavior was </w:t>
      </w:r>
      <w:r w:rsidR="00E348CA">
        <w:rPr>
          <w:rFonts w:cs="Arial"/>
        </w:rPr>
        <w:t>32</w:t>
      </w:r>
      <w:r>
        <w:rPr>
          <w:rFonts w:cs="Arial"/>
        </w:rPr>
        <w:t>.</w:t>
      </w:r>
      <w:bookmarkStart w:id="26" w:name="OLE_LINK5"/>
      <w:r w:rsidR="00E348CA">
        <w:rPr>
          <w:rFonts w:cs="Arial"/>
        </w:rPr>
        <w:t>39</w:t>
      </w:r>
      <w:r>
        <w:rPr>
          <w:rFonts w:cs="Arial"/>
        </w:rPr>
        <w:t xml:space="preserve"> </w:t>
      </w:r>
      <w:r>
        <w:rPr>
          <w:rFonts w:eastAsia="DengXian" w:cs="Arial"/>
        </w:rPr>
        <w:t xml:space="preserve">± </w:t>
      </w:r>
      <w:bookmarkEnd w:id="26"/>
      <w:r w:rsidR="00E348CA">
        <w:rPr>
          <w:rFonts w:cs="Arial"/>
        </w:rPr>
        <w:t>0.73</w:t>
      </w:r>
      <w:r>
        <w:rPr>
          <w:rFonts w:cs="Arial"/>
        </w:rPr>
        <w:t xml:space="preserve"> ms, significantly shorter than that of doubl</w:t>
      </w:r>
      <w:r w:rsidR="00E348CA">
        <w:rPr>
          <w:rFonts w:cs="Arial"/>
        </w:rPr>
        <w:t>e-peak coughing behavior at 53.17</w:t>
      </w:r>
      <w:r>
        <w:rPr>
          <w:rFonts w:cs="Arial"/>
        </w:rPr>
        <w:t xml:space="preserve"> </w:t>
      </w:r>
      <w:r>
        <w:rPr>
          <w:rFonts w:eastAsia="DengXian" w:cs="Arial"/>
        </w:rPr>
        <w:t xml:space="preserve">± </w:t>
      </w:r>
      <w:r w:rsidR="00E348CA">
        <w:rPr>
          <w:rFonts w:cs="Arial"/>
        </w:rPr>
        <w:t>2.29</w:t>
      </w:r>
      <w:r>
        <w:rPr>
          <w:rFonts w:cs="Arial"/>
        </w:rPr>
        <w:t xml:space="preserve"> ms (</w:t>
      </w:r>
      <w:r w:rsidR="0087537D">
        <w:rPr>
          <w:rFonts w:cs="Arial"/>
          <w:b/>
          <w:bCs/>
        </w:rPr>
        <w:t>Figure 4</w:t>
      </w:r>
      <w:r w:rsidR="00406993" w:rsidRPr="00741545">
        <w:rPr>
          <w:rFonts w:cs="Arial"/>
          <w:b/>
          <w:bCs/>
        </w:rPr>
        <w:t>A</w:t>
      </w:r>
      <w:r w:rsidR="0087537D">
        <w:rPr>
          <w:rFonts w:cs="Arial"/>
          <w:b/>
          <w:bCs/>
        </w:rPr>
        <w:t>,B,</w:t>
      </w:r>
      <w:r w:rsidR="00406993" w:rsidRPr="00741545">
        <w:rPr>
          <w:rFonts w:cs="Arial"/>
          <w:b/>
          <w:bCs/>
        </w:rPr>
        <w:t>C</w:t>
      </w:r>
      <w:r>
        <w:rPr>
          <w:rFonts w:cs="Arial"/>
        </w:rPr>
        <w:t>). The average compression phase of single-</w:t>
      </w:r>
      <w:r w:rsidR="00A13A0C">
        <w:rPr>
          <w:rFonts w:cs="Arial"/>
        </w:rPr>
        <w:t>peak sneezing behavior was 44.03</w:t>
      </w:r>
      <w:r>
        <w:rPr>
          <w:rFonts w:cs="Arial"/>
        </w:rPr>
        <w:t xml:space="preserve"> </w:t>
      </w:r>
      <w:r>
        <w:rPr>
          <w:rFonts w:eastAsia="DengXian" w:cs="Arial"/>
        </w:rPr>
        <w:t xml:space="preserve">± </w:t>
      </w:r>
      <w:r w:rsidR="00A13A0C">
        <w:rPr>
          <w:rFonts w:cs="Arial"/>
        </w:rPr>
        <w:t>1.84</w:t>
      </w:r>
      <w:r>
        <w:rPr>
          <w:rFonts w:cs="Arial"/>
        </w:rPr>
        <w:t xml:space="preserve"> ms, lower than the average value of double-peak coughing behavior, while the average compression phase of double-peak sneezing behavior was 7</w:t>
      </w:r>
      <w:bookmarkStart w:id="27" w:name="OLE_LINK7"/>
      <w:bookmarkStart w:id="28" w:name="OLE_LINK6"/>
      <w:r w:rsidR="00A13A0C">
        <w:rPr>
          <w:rFonts w:cs="Arial"/>
        </w:rPr>
        <w:t>4.24</w:t>
      </w:r>
      <w:r>
        <w:rPr>
          <w:rFonts w:cs="Arial"/>
        </w:rPr>
        <w:t xml:space="preserve"> </w:t>
      </w:r>
      <w:r>
        <w:rPr>
          <w:rFonts w:eastAsia="DengXian" w:cs="Arial"/>
        </w:rPr>
        <w:t xml:space="preserve">± </w:t>
      </w:r>
      <w:bookmarkEnd w:id="27"/>
      <w:bookmarkEnd w:id="28"/>
      <w:r>
        <w:rPr>
          <w:rFonts w:cs="Arial"/>
        </w:rPr>
        <w:t>1.</w:t>
      </w:r>
      <w:r w:rsidR="00A13A0C">
        <w:rPr>
          <w:rFonts w:cs="Arial"/>
        </w:rPr>
        <w:t>29</w:t>
      </w:r>
      <w:r>
        <w:rPr>
          <w:rFonts w:cs="Arial"/>
        </w:rPr>
        <w:t xml:space="preserve"> ms, significantly longer than that of single-peak sneezing behavior (</w:t>
      </w:r>
      <w:r w:rsidR="0087537D">
        <w:rPr>
          <w:rFonts w:cs="Arial"/>
          <w:b/>
          <w:bCs/>
        </w:rPr>
        <w:t>Figure 4</w:t>
      </w:r>
      <w:r w:rsidR="00BB648F" w:rsidRPr="00741545">
        <w:rPr>
          <w:rFonts w:cs="Arial"/>
          <w:b/>
          <w:bCs/>
        </w:rPr>
        <w:t>E</w:t>
      </w:r>
      <w:r w:rsidR="0087537D">
        <w:rPr>
          <w:rFonts w:cs="Arial"/>
          <w:b/>
          <w:bCs/>
        </w:rPr>
        <w:t>,F,</w:t>
      </w:r>
      <w:r w:rsidR="00BB648F" w:rsidRPr="00741545">
        <w:rPr>
          <w:rFonts w:cs="Arial"/>
          <w:b/>
          <w:bCs/>
        </w:rPr>
        <w:t>G</w:t>
      </w:r>
      <w:r>
        <w:rPr>
          <w:rFonts w:cs="Arial"/>
        </w:rPr>
        <w:t>). Additionally, the occurrence ratio of single-peak pat</w:t>
      </w:r>
      <w:r w:rsidR="00134232">
        <w:rPr>
          <w:rFonts w:cs="Arial"/>
        </w:rPr>
        <w:t>tern in coughing behavior was 77</w:t>
      </w:r>
      <w:r>
        <w:rPr>
          <w:rFonts w:cs="Arial"/>
        </w:rPr>
        <w:t>.</w:t>
      </w:r>
      <w:r w:rsidR="00134232">
        <w:rPr>
          <w:rFonts w:cs="Arial"/>
        </w:rPr>
        <w:t>55</w:t>
      </w:r>
      <w:r>
        <w:rPr>
          <w:rFonts w:cs="Arial"/>
        </w:rPr>
        <w:t xml:space="preserve"> </w:t>
      </w:r>
      <w:r>
        <w:rPr>
          <w:rFonts w:eastAsia="DengXian" w:cs="Arial"/>
        </w:rPr>
        <w:t xml:space="preserve">± </w:t>
      </w:r>
      <w:r w:rsidR="00134232">
        <w:rPr>
          <w:rFonts w:cs="Arial"/>
        </w:rPr>
        <w:t>2.1</w:t>
      </w:r>
      <w:r>
        <w:rPr>
          <w:rFonts w:cs="Arial"/>
        </w:rPr>
        <w:t>0% (</w:t>
      </w:r>
      <w:r w:rsidRPr="00741545">
        <w:rPr>
          <w:rFonts w:cs="Arial"/>
          <w:b/>
          <w:bCs/>
        </w:rPr>
        <w:t xml:space="preserve">Figure </w:t>
      </w:r>
      <w:r w:rsidR="00134232" w:rsidRPr="00741545">
        <w:rPr>
          <w:rFonts w:cs="Arial"/>
          <w:b/>
          <w:bCs/>
        </w:rPr>
        <w:t>4D</w:t>
      </w:r>
      <w:r>
        <w:rPr>
          <w:rFonts w:cs="Arial"/>
        </w:rPr>
        <w:t>), while in sneezing behavior, the single-peak pattern accounted for only 3</w:t>
      </w:r>
      <w:r w:rsidR="00164CE1">
        <w:rPr>
          <w:rFonts w:cs="Arial"/>
        </w:rPr>
        <w:t>2.42</w:t>
      </w:r>
      <w:r>
        <w:rPr>
          <w:rFonts w:cs="Arial"/>
        </w:rPr>
        <w:t xml:space="preserve"> </w:t>
      </w:r>
      <w:r>
        <w:rPr>
          <w:rFonts w:eastAsia="DengXian" w:cs="Arial"/>
        </w:rPr>
        <w:t xml:space="preserve">± </w:t>
      </w:r>
      <w:r w:rsidR="00164CE1">
        <w:rPr>
          <w:rFonts w:cs="Arial"/>
        </w:rPr>
        <w:t>5.88</w:t>
      </w:r>
      <w:r>
        <w:rPr>
          <w:rFonts w:cs="Arial"/>
        </w:rPr>
        <w:t xml:space="preserve">%, with the </w:t>
      </w:r>
      <w:r w:rsidR="00134232">
        <w:rPr>
          <w:rFonts w:cs="Arial"/>
        </w:rPr>
        <w:t>double-peak pattern making up 6</w:t>
      </w:r>
      <w:r w:rsidR="00164CE1">
        <w:rPr>
          <w:rFonts w:cs="Arial"/>
        </w:rPr>
        <w:t>7.58</w:t>
      </w:r>
      <w:r>
        <w:rPr>
          <w:rFonts w:cs="Arial"/>
        </w:rPr>
        <w:t xml:space="preserve"> </w:t>
      </w:r>
      <w:r>
        <w:rPr>
          <w:rFonts w:eastAsia="DengXian" w:cs="Arial"/>
        </w:rPr>
        <w:t xml:space="preserve">± </w:t>
      </w:r>
      <w:r w:rsidR="00164CE1">
        <w:rPr>
          <w:rFonts w:cs="Arial"/>
        </w:rPr>
        <w:t>5.88</w:t>
      </w:r>
      <w:r w:rsidR="00134232">
        <w:rPr>
          <w:rFonts w:cs="Arial"/>
        </w:rPr>
        <w:t>% (</w:t>
      </w:r>
      <w:r w:rsidR="00134232" w:rsidRPr="00741545">
        <w:rPr>
          <w:rFonts w:cs="Arial"/>
          <w:b/>
          <w:bCs/>
        </w:rPr>
        <w:t>Figure 4H</w:t>
      </w:r>
      <w:r>
        <w:rPr>
          <w:rFonts w:cs="Arial"/>
        </w:rPr>
        <w:t>). The statistical analysis of audio duration indicated significant differences between coughing and sneezing audio times, but there was considerable overlap between the two (</w:t>
      </w:r>
      <w:r w:rsidRPr="00741545">
        <w:rPr>
          <w:rFonts w:cs="Arial"/>
          <w:b/>
          <w:bCs/>
        </w:rPr>
        <w:t xml:space="preserve">Figure </w:t>
      </w:r>
      <w:r w:rsidR="00847614" w:rsidRPr="00741545">
        <w:rPr>
          <w:rFonts w:cs="Arial"/>
          <w:b/>
          <w:bCs/>
        </w:rPr>
        <w:t>5A</w:t>
      </w:r>
      <w:r>
        <w:rPr>
          <w:rFonts w:cs="Arial"/>
        </w:rPr>
        <w:t>). Through spectral analysis of the ultrasound audio of coughing and sneezing, we found that the frequency spectrum of coughing audio was mainly concentrated in the 0-30 kHz range, while sneezing audio had a higher proportion in the 0-60 kHz range (</w:t>
      </w:r>
      <w:r w:rsidRPr="00741545">
        <w:rPr>
          <w:rFonts w:cs="Arial"/>
          <w:b/>
          <w:bCs/>
        </w:rPr>
        <w:t xml:space="preserve">Figure </w:t>
      </w:r>
      <w:r w:rsidR="00847614" w:rsidRPr="00741545">
        <w:rPr>
          <w:rFonts w:cs="Arial"/>
          <w:b/>
          <w:bCs/>
        </w:rPr>
        <w:t>5B</w:t>
      </w:r>
      <w:r>
        <w:rPr>
          <w:rFonts w:cs="Arial"/>
        </w:rPr>
        <w:t>). Although coughing audio also had frequencies in the 30-120 kHz range, the proportion of low frequencies was always higher than that of high frequencies. Therefore, we used</w:t>
      </w:r>
      <w:r w:rsidR="00847614" w:rsidRPr="00847614">
        <w:rPr>
          <w:rFonts w:cs="Arial"/>
        </w:rPr>
        <w:t xml:space="preserve"> </w:t>
      </w:r>
      <w:r w:rsidR="00847614">
        <w:rPr>
          <w:rFonts w:cs="Arial"/>
        </w:rPr>
        <w:t>the slope of sound intensity from the starting point to the maximum value</w:t>
      </w:r>
      <w:r w:rsidR="00BB648F">
        <w:rPr>
          <w:rFonts w:cs="Arial"/>
        </w:rPr>
        <w:t xml:space="preserve"> </w:t>
      </w:r>
      <w:r w:rsidR="00847614">
        <w:rPr>
          <w:rFonts w:cs="Arial"/>
        </w:rPr>
        <w:t>(</w:t>
      </w:r>
      <w:r w:rsidR="00847614" w:rsidRPr="00741545">
        <w:rPr>
          <w:rFonts w:cs="Arial"/>
          <w:b/>
          <w:bCs/>
        </w:rPr>
        <w:t>Figure 5C</w:t>
      </w:r>
      <w:r w:rsidR="00847614">
        <w:rPr>
          <w:rFonts w:cs="Arial"/>
        </w:rPr>
        <w:t>) as the vertical coordinate and</w:t>
      </w:r>
      <w:r>
        <w:rPr>
          <w:rFonts w:cs="Arial"/>
        </w:rPr>
        <w:t xml:space="preserve"> the energy ratio of 30-60 kHz to 0-30 kHz </w:t>
      </w:r>
      <w:r w:rsidR="00847614">
        <w:rPr>
          <w:rFonts w:cs="Arial"/>
        </w:rPr>
        <w:t>(</w:t>
      </w:r>
      <w:r w:rsidR="00847614" w:rsidRPr="00741545">
        <w:rPr>
          <w:rFonts w:cs="Arial"/>
          <w:b/>
          <w:bCs/>
        </w:rPr>
        <w:t>Figure 5D</w:t>
      </w:r>
      <w:r w:rsidR="00847614">
        <w:rPr>
          <w:rFonts w:cs="Arial"/>
        </w:rPr>
        <w:t>)</w:t>
      </w:r>
      <w:r w:rsidR="00BB648F">
        <w:rPr>
          <w:rFonts w:cs="Arial"/>
        </w:rPr>
        <w:t xml:space="preserve"> </w:t>
      </w:r>
      <w:r>
        <w:rPr>
          <w:rFonts w:cs="Arial"/>
        </w:rPr>
        <w:t>as the horizontal coordinate to establish a coordinate system, which could effectively distinguish coughing and sneezing audio. In addition, there were no significant differences between single- and double-peak coughing as well as single- and double-peak sneezing in this coordinate system (</w:t>
      </w:r>
      <w:r w:rsidRPr="00741545">
        <w:rPr>
          <w:rFonts w:cs="Arial"/>
          <w:b/>
          <w:bCs/>
        </w:rPr>
        <w:t xml:space="preserve">Figure </w:t>
      </w:r>
      <w:r w:rsidR="00847614" w:rsidRPr="00741545">
        <w:rPr>
          <w:rFonts w:cs="Arial"/>
          <w:b/>
          <w:bCs/>
        </w:rPr>
        <w:t>5E</w:t>
      </w:r>
      <w:r>
        <w:rPr>
          <w:rFonts w:cs="Arial"/>
        </w:rPr>
        <w:t xml:space="preserve">). </w:t>
      </w:r>
    </w:p>
    <w:p w14:paraId="6A31539B" w14:textId="77777777" w:rsidR="00BB648F" w:rsidRDefault="00BB648F" w:rsidP="00406993">
      <w:pPr>
        <w:rPr>
          <w:rFonts w:cs="Arial"/>
        </w:rPr>
      </w:pPr>
    </w:p>
    <w:p w14:paraId="71FB27E9" w14:textId="5D5E9E80" w:rsidR="00C71FD8" w:rsidRDefault="00C71FD8" w:rsidP="00C71FD8">
      <w:pPr>
        <w:rPr>
          <w:rFonts w:cs="Arial"/>
          <w:color w:val="000000" w:themeColor="text1"/>
        </w:rPr>
      </w:pPr>
      <w:r w:rsidRPr="00C71FD8">
        <w:rPr>
          <w:rFonts w:cs="Arial"/>
          <w:color w:val="000000" w:themeColor="text1"/>
        </w:rPr>
        <w:t>Next, we employed the aforementioned classification methods to categorize the coughing and sneezing behaviors induced by capsaicin nebulization in mice. We found that the coughing and sneezing behaviors induced by capsaicin nebulization overlap with those evoked by specific stimulation on the same coordinate positions (</w:t>
      </w:r>
      <w:r w:rsidRPr="00741545">
        <w:rPr>
          <w:rFonts w:cs="Arial"/>
          <w:b/>
          <w:bCs/>
          <w:color w:val="000000" w:themeColor="text1"/>
        </w:rPr>
        <w:t xml:space="preserve">Figure </w:t>
      </w:r>
      <w:r w:rsidR="00847614" w:rsidRPr="00741545">
        <w:rPr>
          <w:rFonts w:cs="Arial"/>
          <w:b/>
          <w:bCs/>
          <w:color w:val="000000" w:themeColor="text1"/>
        </w:rPr>
        <w:t>5F</w:t>
      </w:r>
      <w:r w:rsidRPr="00741545">
        <w:rPr>
          <w:rFonts w:cs="Arial"/>
          <w:b/>
          <w:bCs/>
          <w:color w:val="000000" w:themeColor="text1"/>
        </w:rPr>
        <w:t>,</w:t>
      </w:r>
      <w:r w:rsidR="00847614" w:rsidRPr="00741545">
        <w:rPr>
          <w:rFonts w:cs="Arial"/>
          <w:b/>
          <w:bCs/>
          <w:color w:val="000000" w:themeColor="text1"/>
        </w:rPr>
        <w:t>G</w:t>
      </w:r>
      <w:r w:rsidRPr="00C71FD8">
        <w:rPr>
          <w:rFonts w:cs="Arial"/>
          <w:color w:val="000000" w:themeColor="text1"/>
        </w:rPr>
        <w:t>).</w:t>
      </w:r>
      <w:r w:rsidR="00887BA3">
        <w:rPr>
          <w:rFonts w:cs="Arial"/>
          <w:color w:val="000000" w:themeColor="text1"/>
        </w:rPr>
        <w:t xml:space="preserve"> </w:t>
      </w:r>
      <w:r w:rsidR="00DE4017" w:rsidRPr="00DE4017">
        <w:rPr>
          <w:rFonts w:cs="Arial"/>
          <w:color w:val="000000" w:themeColor="text1"/>
        </w:rPr>
        <w:t>Following transection of nasal sensory afferent nerves (anterior ethmoidal and infraorbital nerves), capsaicin nebulization significantly reduced sneeze-associated acoustic signals while cough-related audio profiles remained unaffected</w:t>
      </w:r>
      <w:r w:rsidR="00FC2776">
        <w:rPr>
          <w:rFonts w:cs="Arial"/>
          <w:color w:val="000000" w:themeColor="text1"/>
        </w:rPr>
        <w:t xml:space="preserve"> </w:t>
      </w:r>
      <w:r w:rsidR="00DE4017" w:rsidRPr="00C71FD8">
        <w:rPr>
          <w:rFonts w:cs="Arial"/>
          <w:color w:val="000000" w:themeColor="text1"/>
        </w:rPr>
        <w:t>(</w:t>
      </w:r>
      <w:r w:rsidR="002F6FAF">
        <w:rPr>
          <w:rFonts w:cs="Arial"/>
          <w:b/>
          <w:bCs/>
          <w:color w:val="000000" w:themeColor="text1"/>
        </w:rPr>
        <w:t>Figure 5H,</w:t>
      </w:r>
      <w:r w:rsidR="00DE4017" w:rsidRPr="00741545">
        <w:rPr>
          <w:rFonts w:cs="Arial"/>
          <w:b/>
          <w:bCs/>
          <w:color w:val="000000" w:themeColor="text1"/>
        </w:rPr>
        <w:t>I</w:t>
      </w:r>
      <w:r w:rsidR="00DE4017" w:rsidRPr="00C71FD8">
        <w:rPr>
          <w:rFonts w:cs="Arial"/>
          <w:color w:val="000000" w:themeColor="text1"/>
        </w:rPr>
        <w:t>)</w:t>
      </w:r>
      <w:r w:rsidR="00DE4017" w:rsidRPr="00DE4017">
        <w:rPr>
          <w:rFonts w:cs="Arial"/>
          <w:color w:val="000000" w:themeColor="text1"/>
        </w:rPr>
        <w:t>.</w:t>
      </w:r>
    </w:p>
    <w:p w14:paraId="3ACCA5D6" w14:textId="77777777" w:rsidR="00E22748" w:rsidRDefault="00E22748" w:rsidP="00C71FD8">
      <w:pPr>
        <w:rPr>
          <w:rFonts w:cs="Arial"/>
          <w:color w:val="000000" w:themeColor="text1"/>
        </w:rPr>
      </w:pPr>
    </w:p>
    <w:p w14:paraId="187BC7DB" w14:textId="117D3FEE" w:rsidR="00E22748" w:rsidRPr="00E22748" w:rsidRDefault="00BB648F" w:rsidP="00C71FD8">
      <w:pPr>
        <w:rPr>
          <w:rFonts w:cs="Arial"/>
          <w:b/>
          <w:color w:val="000000" w:themeColor="text1"/>
          <w:lang w:eastAsia="zh-CN"/>
        </w:rPr>
      </w:pPr>
      <w:r w:rsidRPr="00E22748">
        <w:rPr>
          <w:rFonts w:cs="Arial"/>
          <w:b/>
          <w:color w:val="000000" w:themeColor="text1"/>
          <w:lang w:eastAsia="zh-CN"/>
        </w:rPr>
        <w:t xml:space="preserve">FIGURE </w:t>
      </w:r>
      <w:r>
        <w:rPr>
          <w:rFonts w:cs="Arial"/>
          <w:b/>
          <w:color w:val="000000" w:themeColor="text1"/>
          <w:lang w:eastAsia="zh-CN"/>
        </w:rPr>
        <w:t>AND TABLE LEGENDS</w:t>
      </w:r>
    </w:p>
    <w:p w14:paraId="0DA1F9A6" w14:textId="6594EE1D" w:rsidR="00E22748" w:rsidRDefault="00E22748" w:rsidP="00E22748">
      <w:r w:rsidRPr="00E22748">
        <w:rPr>
          <w:b/>
        </w:rPr>
        <w:t xml:space="preserve"> </w:t>
      </w:r>
      <w:r w:rsidRPr="00CE456F">
        <w:rPr>
          <w:b/>
        </w:rPr>
        <w:t>Figure 1: Schematic diagram of the operation in the stimulated trachea and nasal cavity model.</w:t>
      </w:r>
      <w:r>
        <w:rPr>
          <w:rFonts w:hint="eastAsia"/>
          <w:b/>
        </w:rPr>
        <w:t xml:space="preserve"> </w:t>
      </w:r>
      <w:r w:rsidRPr="00CE456F">
        <w:t>(</w:t>
      </w:r>
      <w:r w:rsidRPr="00CE456F">
        <w:rPr>
          <w:b/>
        </w:rPr>
        <w:t>A</w:t>
      </w:r>
      <w:r w:rsidRPr="00CE456F">
        <w:t>) Schematic representation of the catheter implanted into the trachea.</w:t>
      </w:r>
      <w:r w:rsidR="006F2081">
        <w:rPr>
          <w:rFonts w:hint="eastAsia"/>
          <w:b/>
          <w:lang w:eastAsia="zh-CN"/>
        </w:rPr>
        <w:t xml:space="preserve"> </w:t>
      </w:r>
      <w:r w:rsidRPr="00CE456F">
        <w:t>(</w:t>
      </w:r>
      <w:r w:rsidRPr="00CE456F">
        <w:rPr>
          <w:b/>
        </w:rPr>
        <w:t>B</w:t>
      </w:r>
      <w:r w:rsidRPr="00CE456F">
        <w:t>) Frontal (left) and coronal (right) planes show the position of the catheter implanted</w:t>
      </w:r>
      <w:r>
        <w:t xml:space="preserve"> into the trachea of the mouse.</w:t>
      </w:r>
      <w:r>
        <w:rPr>
          <w:rFonts w:hint="eastAsia"/>
        </w:rPr>
        <w:t xml:space="preserve"> </w:t>
      </w:r>
      <w:r w:rsidRPr="00CE456F">
        <w:t>(</w:t>
      </w:r>
      <w:r w:rsidRPr="00CE456F">
        <w:rPr>
          <w:b/>
        </w:rPr>
        <w:t>C</w:t>
      </w:r>
      <w:r w:rsidRPr="00CE456F">
        <w:t>) The sagittal plane shows the position of catheter implantation in the nasal cavity and the position of filament fiber stimulation.</w:t>
      </w:r>
    </w:p>
    <w:p w14:paraId="239D61B6" w14:textId="77777777" w:rsidR="004442FA" w:rsidRPr="006F2081" w:rsidRDefault="004442FA" w:rsidP="00E22748">
      <w:pPr>
        <w:rPr>
          <w:b/>
        </w:rPr>
      </w:pPr>
    </w:p>
    <w:p w14:paraId="19F30782" w14:textId="2D7F2954" w:rsidR="00E22748" w:rsidRDefault="00E22748" w:rsidP="00E22748">
      <w:r w:rsidRPr="00CE456F">
        <w:rPr>
          <w:b/>
        </w:rPr>
        <w:t xml:space="preserve">Figure 2: Quantification of </w:t>
      </w:r>
      <w:r w:rsidRPr="00CE456F">
        <w:rPr>
          <w:rFonts w:hint="eastAsia"/>
          <w:b/>
          <w:lang w:eastAsia="zh-CN"/>
        </w:rPr>
        <w:t>c</w:t>
      </w:r>
      <w:r w:rsidRPr="00CE456F">
        <w:rPr>
          <w:b/>
        </w:rPr>
        <w:t>ough- and sneeze-like behaviors elicited by site-specific stimulation.</w:t>
      </w:r>
      <w:r>
        <w:rPr>
          <w:rFonts w:hint="eastAsia"/>
          <w:b/>
        </w:rPr>
        <w:t xml:space="preserve"> </w:t>
      </w:r>
      <w:r w:rsidRPr="00CE456F">
        <w:t>(</w:t>
      </w:r>
      <w:r w:rsidR="00B037D5">
        <w:rPr>
          <w:b/>
        </w:rPr>
        <w:t>A</w:t>
      </w:r>
      <w:r w:rsidRPr="00CE456F">
        <w:t xml:space="preserve">) Sneeze quantification of </w:t>
      </w:r>
      <w:r w:rsidR="008570B5">
        <w:t xml:space="preserve">the </w:t>
      </w:r>
      <w:r w:rsidRPr="00CE456F">
        <w:t>normal control group, sham group</w:t>
      </w:r>
      <w:r w:rsidR="008570B5">
        <w:t>,</w:t>
      </w:r>
      <w:r w:rsidRPr="00CE456F">
        <w:t xml:space="preserve"> and mechanical nasal stimulation group. The sham group exhibited comparable sneeze frequency to controls. Mechanical nasal stimulation evoked a significant increase in sneeze events.</w:t>
      </w:r>
      <w:r>
        <w:t xml:space="preserve"> </w:t>
      </w:r>
      <w:bookmarkStart w:id="29" w:name="OLE_LINK139"/>
      <w:bookmarkStart w:id="30" w:name="OLE_LINK140"/>
      <w:r w:rsidR="00B037D5" w:rsidRPr="00CE456F">
        <w:t>(</w:t>
      </w:r>
      <w:r w:rsidR="00B037D5">
        <w:rPr>
          <w:b/>
        </w:rPr>
        <w:t>B</w:t>
      </w:r>
      <w:r w:rsidR="00B037D5" w:rsidRPr="00CE456F">
        <w:t xml:space="preserve">) Cough quantification of </w:t>
      </w:r>
      <w:r w:rsidR="00367D33">
        <w:t xml:space="preserve">the normal control group, the sham group, and the </w:t>
      </w:r>
      <w:r w:rsidR="00B037D5" w:rsidRPr="00CE456F">
        <w:t>capsaicin tracheal challenge group.</w:t>
      </w:r>
      <w:r w:rsidR="00B037D5" w:rsidRPr="00CE456F">
        <w:rPr>
          <w:rFonts w:hint="eastAsia"/>
        </w:rPr>
        <w:t xml:space="preserve"> </w:t>
      </w:r>
      <w:r w:rsidR="00B037D5" w:rsidRPr="00CE456F">
        <w:t>The sham group showed no significant difference in cough frequency compared to controls. Capsaicin tracheal stimulation significantly increased cough counts</w:t>
      </w:r>
      <w:r w:rsidR="00B037D5">
        <w:t>.</w:t>
      </w:r>
      <w:r w:rsidR="00B037D5">
        <w:rPr>
          <w:rFonts w:hint="eastAsia"/>
          <w:b/>
        </w:rPr>
        <w:t xml:space="preserve"> </w:t>
      </w:r>
      <w:r w:rsidRPr="003F63B4">
        <w:t>Data are represented as the mean ± SEM, ***</w:t>
      </w:r>
      <w:r w:rsidRPr="00367D33">
        <w:rPr>
          <w:i/>
          <w:iCs/>
        </w:rPr>
        <w:t>P</w:t>
      </w:r>
      <w:r w:rsidRPr="003F63B4">
        <w:t xml:space="preserve"> &lt; 0.001</w:t>
      </w:r>
      <w:r>
        <w:rPr>
          <w:rFonts w:hint="eastAsia"/>
        </w:rPr>
        <w:t>,</w:t>
      </w:r>
      <w:r>
        <w:t xml:space="preserve"> </w:t>
      </w:r>
      <w:r w:rsidRPr="003F63B4">
        <w:t>****</w:t>
      </w:r>
      <w:r w:rsidRPr="00367D33">
        <w:rPr>
          <w:i/>
          <w:iCs/>
        </w:rPr>
        <w:t>P</w:t>
      </w:r>
      <w:r w:rsidRPr="003F63B4">
        <w:t xml:space="preserve"> &lt; 0.00</w:t>
      </w:r>
      <w:r>
        <w:t>0</w:t>
      </w:r>
      <w:r w:rsidRPr="003F63B4">
        <w:t>1</w:t>
      </w:r>
      <w:r w:rsidR="006F2081">
        <w:t>.</w:t>
      </w:r>
    </w:p>
    <w:p w14:paraId="1CC984C3" w14:textId="77777777" w:rsidR="004442FA" w:rsidRPr="00CE456F" w:rsidRDefault="004442FA" w:rsidP="00E22748">
      <w:pPr>
        <w:rPr>
          <w:b/>
        </w:rPr>
      </w:pPr>
    </w:p>
    <w:bookmarkEnd w:id="29"/>
    <w:bookmarkEnd w:id="30"/>
    <w:p w14:paraId="45AD11C4" w14:textId="3CCF5988" w:rsidR="00E22748" w:rsidRDefault="00E22748" w:rsidP="00E22748">
      <w:r w:rsidRPr="00CE456F">
        <w:rPr>
          <w:b/>
        </w:rPr>
        <w:t>Figure 3: The respiratory traces and sound oscillogram of coughing and sneezing.</w:t>
      </w:r>
      <w:r w:rsidR="004442FA">
        <w:t xml:space="preserve"> </w:t>
      </w:r>
      <w:r w:rsidRPr="00CE456F">
        <w:t>(</w:t>
      </w:r>
      <w:r w:rsidRPr="00CE456F">
        <w:rPr>
          <w:b/>
        </w:rPr>
        <w:t>A</w:t>
      </w:r>
      <w:r w:rsidRPr="00CE456F">
        <w:t>) Representative images showing the single peak respiratory trace and audio recording durin</w:t>
      </w:r>
      <w:r>
        <w:t>g a cough induced by capsaicin.</w:t>
      </w:r>
      <w:r>
        <w:rPr>
          <w:rFonts w:hint="eastAsia"/>
        </w:rPr>
        <w:t xml:space="preserve"> </w:t>
      </w:r>
      <w:r w:rsidRPr="00CE456F">
        <w:t>(</w:t>
      </w:r>
      <w:r w:rsidRPr="00CE456F">
        <w:rPr>
          <w:b/>
        </w:rPr>
        <w:t>B</w:t>
      </w:r>
      <w:r w:rsidRPr="00CE456F">
        <w:t>) The sound oscillogram (top) and spectrogram (bottom)</w:t>
      </w:r>
      <w:r>
        <w:t xml:space="preserve"> of </w:t>
      </w:r>
      <w:r w:rsidR="00367D33">
        <w:t xml:space="preserve">the </w:t>
      </w:r>
      <w:r>
        <w:t xml:space="preserve">cough audio recording in </w:t>
      </w:r>
      <w:r w:rsidRPr="00CE456F">
        <w:rPr>
          <w:b/>
        </w:rPr>
        <w:t>A</w:t>
      </w:r>
      <w:r>
        <w:t>.</w:t>
      </w:r>
      <w:r>
        <w:rPr>
          <w:rFonts w:hint="eastAsia"/>
        </w:rPr>
        <w:t xml:space="preserve"> </w:t>
      </w:r>
      <w:r w:rsidRPr="00CE456F">
        <w:t>(</w:t>
      </w:r>
      <w:r w:rsidRPr="00CE456F">
        <w:rPr>
          <w:b/>
        </w:rPr>
        <w:t>C</w:t>
      </w:r>
      <w:r w:rsidRPr="00CE456F">
        <w:t xml:space="preserve">) Representative images showing the double peaks respiratory trace and audio recording during </w:t>
      </w:r>
      <w:r>
        <w:t>a cough induced by capsaicin.</w:t>
      </w:r>
      <w:r>
        <w:rPr>
          <w:rFonts w:hint="eastAsia"/>
        </w:rPr>
        <w:t xml:space="preserve"> </w:t>
      </w:r>
      <w:r w:rsidRPr="00CE456F">
        <w:t>(</w:t>
      </w:r>
      <w:r w:rsidRPr="00CE456F">
        <w:rPr>
          <w:b/>
        </w:rPr>
        <w:t>D</w:t>
      </w:r>
      <w:r w:rsidRPr="00CE456F">
        <w:t>) The sound oscillogram (top) and spectrogram (bottom)</w:t>
      </w:r>
      <w:r>
        <w:t xml:space="preserve"> of cough audio recording in </w:t>
      </w:r>
      <w:r w:rsidRPr="00CE456F">
        <w:rPr>
          <w:b/>
        </w:rPr>
        <w:t>C</w:t>
      </w:r>
      <w:r>
        <w:t>.</w:t>
      </w:r>
      <w:r>
        <w:rPr>
          <w:rFonts w:hint="eastAsia"/>
        </w:rPr>
        <w:t xml:space="preserve"> </w:t>
      </w:r>
      <w:r w:rsidRPr="00CE456F">
        <w:t>(</w:t>
      </w:r>
      <w:r w:rsidRPr="00CE456F">
        <w:rPr>
          <w:b/>
        </w:rPr>
        <w:t>E</w:t>
      </w:r>
      <w:r w:rsidRPr="00CE456F">
        <w:t>) Representative images showing the single peak respiratory trace and audio recording during a sneeze ind</w:t>
      </w:r>
      <w:r>
        <w:t>uced by mechanical stimulation.</w:t>
      </w:r>
      <w:r>
        <w:rPr>
          <w:rFonts w:hint="eastAsia"/>
        </w:rPr>
        <w:t xml:space="preserve"> </w:t>
      </w:r>
      <w:r w:rsidRPr="00CE456F">
        <w:t>(</w:t>
      </w:r>
      <w:r w:rsidRPr="00CE456F">
        <w:rPr>
          <w:b/>
        </w:rPr>
        <w:t>F</w:t>
      </w:r>
      <w:r w:rsidRPr="00CE456F">
        <w:t xml:space="preserve">) The sound oscillogram (top) and spectrogram (bottom) </w:t>
      </w:r>
      <w:r>
        <w:t xml:space="preserve">of </w:t>
      </w:r>
      <w:r w:rsidR="00367D33">
        <w:t xml:space="preserve">the </w:t>
      </w:r>
      <w:r>
        <w:t xml:space="preserve">sneeze audio recording in </w:t>
      </w:r>
      <w:r w:rsidRPr="00CE456F">
        <w:rPr>
          <w:b/>
        </w:rPr>
        <w:t>E</w:t>
      </w:r>
      <w:r>
        <w:t>.</w:t>
      </w:r>
      <w:r>
        <w:rPr>
          <w:rFonts w:hint="eastAsia"/>
        </w:rPr>
        <w:t xml:space="preserve"> </w:t>
      </w:r>
      <w:r w:rsidRPr="00CE456F">
        <w:t>(</w:t>
      </w:r>
      <w:r w:rsidRPr="00CE456F">
        <w:rPr>
          <w:b/>
        </w:rPr>
        <w:t>G</w:t>
      </w:r>
      <w:r w:rsidRPr="00CE456F">
        <w:t>) Representative images showing the double peaks respiratory trace and audio recording during a sneeze ind</w:t>
      </w:r>
      <w:r>
        <w:t>uced by mechanical stimulation.</w:t>
      </w:r>
      <w:r>
        <w:rPr>
          <w:rFonts w:hint="eastAsia"/>
        </w:rPr>
        <w:t xml:space="preserve"> </w:t>
      </w:r>
      <w:r w:rsidRPr="00CE456F">
        <w:t>(</w:t>
      </w:r>
      <w:r w:rsidRPr="00CE456F">
        <w:rPr>
          <w:b/>
        </w:rPr>
        <w:t>H</w:t>
      </w:r>
      <w:r w:rsidRPr="00CE456F">
        <w:t xml:space="preserve">) The sound oscillogram (top) and spectrogram (bottom) of </w:t>
      </w:r>
      <w:r w:rsidR="00367D33">
        <w:t xml:space="preserve">the </w:t>
      </w:r>
      <w:r w:rsidRPr="00CE456F">
        <w:t xml:space="preserve">sneeze audio recording in </w:t>
      </w:r>
      <w:r w:rsidRPr="00CE456F">
        <w:rPr>
          <w:b/>
        </w:rPr>
        <w:t>G</w:t>
      </w:r>
      <w:r w:rsidRPr="00CE456F">
        <w:t>.</w:t>
      </w:r>
    </w:p>
    <w:p w14:paraId="55B34B74" w14:textId="77777777" w:rsidR="004442FA" w:rsidRPr="00CE456F" w:rsidRDefault="004442FA" w:rsidP="00E22748"/>
    <w:p w14:paraId="6498A4B4" w14:textId="12D3C4F1" w:rsidR="00E22748" w:rsidRDefault="00E22748" w:rsidP="00E22748">
      <w:r w:rsidRPr="00CE456F">
        <w:rPr>
          <w:b/>
        </w:rPr>
        <w:t xml:space="preserve">Figure 4: The single and double peaks </w:t>
      </w:r>
      <w:r w:rsidR="00367D33">
        <w:rPr>
          <w:b/>
        </w:rPr>
        <w:t xml:space="preserve">of the </w:t>
      </w:r>
      <w:r w:rsidRPr="00CE456F">
        <w:rPr>
          <w:b/>
        </w:rPr>
        <w:t>respiratory traces of cough-like and sneeze-like behaviors.</w:t>
      </w:r>
      <w:r>
        <w:rPr>
          <w:b/>
        </w:rPr>
        <w:t xml:space="preserve"> </w:t>
      </w:r>
      <w:r w:rsidRPr="00CE456F">
        <w:t>(</w:t>
      </w:r>
      <w:r w:rsidRPr="00CE456F">
        <w:rPr>
          <w:b/>
        </w:rPr>
        <w:t>A</w:t>
      </w:r>
      <w:r w:rsidRPr="00CE456F">
        <w:t xml:space="preserve">) Average (red) and individual (gray) and average (red) respiratory traces of cough-like behaviors with </w:t>
      </w:r>
      <w:r w:rsidR="00367D33">
        <w:t xml:space="preserve">a </w:t>
      </w:r>
      <w:r w:rsidRPr="00CE456F">
        <w:t>single respiratory peak (n = 52).</w:t>
      </w:r>
      <w:r>
        <w:rPr>
          <w:b/>
        </w:rPr>
        <w:t xml:space="preserve"> </w:t>
      </w:r>
      <w:r w:rsidRPr="00CE456F">
        <w:t>(</w:t>
      </w:r>
      <w:r w:rsidRPr="00CE456F">
        <w:rPr>
          <w:b/>
        </w:rPr>
        <w:t>B</w:t>
      </w:r>
      <w:r w:rsidRPr="00CE456F">
        <w:t>) Average (red) and individual (gray) and average (red) respiratory traces of cough-like behaviors with double respiratory peaks (n = 29).</w:t>
      </w:r>
      <w:r>
        <w:rPr>
          <w:rFonts w:hint="eastAsia"/>
          <w:b/>
        </w:rPr>
        <w:t xml:space="preserve"> </w:t>
      </w:r>
      <w:r w:rsidRPr="00CE456F">
        <w:t>(</w:t>
      </w:r>
      <w:r w:rsidRPr="00CE456F">
        <w:rPr>
          <w:b/>
        </w:rPr>
        <w:t>C</w:t>
      </w:r>
      <w:r w:rsidRPr="00CE456F">
        <w:t xml:space="preserve">) Duration of single and double respiratory peaks compressive phases for coughs induced by capsaicin (single peak n = 52, double peaks </w:t>
      </w:r>
      <w:r>
        <w:t xml:space="preserve">n = 29). </w:t>
      </w:r>
      <w:r w:rsidRPr="00CE456F">
        <w:t>(</w:t>
      </w:r>
      <w:r w:rsidRPr="00CE456F">
        <w:rPr>
          <w:b/>
        </w:rPr>
        <w:t>D</w:t>
      </w:r>
      <w:r w:rsidRPr="00CE456F">
        <w:t xml:space="preserve">) The average ratio of single and double respiratory </w:t>
      </w:r>
      <w:r w:rsidR="008570B5">
        <w:t>peak</w:t>
      </w:r>
      <w:r>
        <w:t xml:space="preserve"> traces in cough (n = 6 mice).</w:t>
      </w:r>
      <w:r>
        <w:rPr>
          <w:rFonts w:hint="eastAsia"/>
        </w:rPr>
        <w:t xml:space="preserve"> </w:t>
      </w:r>
      <w:r w:rsidRPr="00CE456F">
        <w:t>(</w:t>
      </w:r>
      <w:r w:rsidRPr="00CE456F">
        <w:rPr>
          <w:b/>
        </w:rPr>
        <w:t>E</w:t>
      </w:r>
      <w:r w:rsidRPr="00CE456F">
        <w:t>) Average (red) and individual (gray) and average (red) respiratory traces of sneeze-like behaviors with sin</w:t>
      </w:r>
      <w:r>
        <w:t>gle respiratory peaks (n = 40).</w:t>
      </w:r>
      <w:r>
        <w:rPr>
          <w:rFonts w:hint="eastAsia"/>
        </w:rPr>
        <w:t xml:space="preserve"> </w:t>
      </w:r>
      <w:r w:rsidRPr="00CE456F">
        <w:t>(</w:t>
      </w:r>
      <w:r w:rsidRPr="00CE456F">
        <w:rPr>
          <w:b/>
        </w:rPr>
        <w:t>F</w:t>
      </w:r>
      <w:r w:rsidRPr="00CE456F">
        <w:t>) Average (red) and individual (gray) and average (red) respiratory traces of sneeze-like behaviors with dou</w:t>
      </w:r>
      <w:r>
        <w:t>ble respiratory peaks (n = 74).</w:t>
      </w:r>
      <w:r>
        <w:rPr>
          <w:rFonts w:hint="eastAsia"/>
        </w:rPr>
        <w:t xml:space="preserve"> </w:t>
      </w:r>
      <w:r w:rsidRPr="00CE456F">
        <w:t>(</w:t>
      </w:r>
      <w:r w:rsidRPr="00CE456F">
        <w:rPr>
          <w:b/>
        </w:rPr>
        <w:t>G</w:t>
      </w:r>
      <w:r w:rsidRPr="00CE456F">
        <w:t xml:space="preserve">) Duration of single and double respiratory peaks compressive phases for sneezes induced by mechanical stimulation (single peak n = 40, </w:t>
      </w:r>
      <w:r>
        <w:t>double peaks n = 74).</w:t>
      </w:r>
      <w:r>
        <w:rPr>
          <w:rFonts w:hint="eastAsia"/>
        </w:rPr>
        <w:t xml:space="preserve"> </w:t>
      </w:r>
      <w:r w:rsidRPr="00CE456F">
        <w:t>(</w:t>
      </w:r>
      <w:r w:rsidRPr="00CE456F">
        <w:rPr>
          <w:b/>
        </w:rPr>
        <w:t>H</w:t>
      </w:r>
      <w:r w:rsidRPr="00CE456F">
        <w:t xml:space="preserve">) The average ratio of single and double respiratory </w:t>
      </w:r>
      <w:r w:rsidR="008570B5">
        <w:t>peak</w:t>
      </w:r>
      <w:r w:rsidRPr="00CE456F">
        <w:t xml:space="preserve"> traces in sneeze (n = 6 mice).</w:t>
      </w:r>
      <w:r>
        <w:t xml:space="preserve"> </w:t>
      </w:r>
      <w:r w:rsidRPr="003F63B4">
        <w:t>Data are</w:t>
      </w:r>
      <w:r>
        <w:t xml:space="preserve"> represented as the mean ± SEM</w:t>
      </w:r>
      <w:r>
        <w:rPr>
          <w:rFonts w:hint="eastAsia"/>
        </w:rPr>
        <w:t>,</w:t>
      </w:r>
      <w:r>
        <w:t xml:space="preserve"> </w:t>
      </w:r>
      <w:r w:rsidRPr="003F63B4">
        <w:t>****</w:t>
      </w:r>
      <w:r w:rsidRPr="008570B5">
        <w:rPr>
          <w:i/>
          <w:iCs/>
        </w:rPr>
        <w:t>P</w:t>
      </w:r>
      <w:r w:rsidRPr="003F63B4">
        <w:t xml:space="preserve"> &lt; 0.00</w:t>
      </w:r>
      <w:r>
        <w:t>0</w:t>
      </w:r>
      <w:r w:rsidRPr="003F63B4">
        <w:t>1</w:t>
      </w:r>
      <w:r w:rsidR="006F2081">
        <w:t>.</w:t>
      </w:r>
    </w:p>
    <w:p w14:paraId="06CD9EE0" w14:textId="77777777" w:rsidR="004442FA" w:rsidRPr="00EC0A08" w:rsidRDefault="004442FA" w:rsidP="00E22748">
      <w:pPr>
        <w:rPr>
          <w:b/>
        </w:rPr>
      </w:pPr>
    </w:p>
    <w:p w14:paraId="4BC2B6AE" w14:textId="4D96B46C" w:rsidR="00812FD5" w:rsidRPr="001868BC" w:rsidRDefault="00E22748" w:rsidP="004442FA">
      <w:pPr>
        <w:rPr>
          <w:b/>
        </w:rPr>
      </w:pPr>
      <w:r w:rsidRPr="00CE456F">
        <w:rPr>
          <w:b/>
        </w:rPr>
        <w:t>Figure 5: The frequency and waveform classification of coughing and sneezing sound oscillogram.</w:t>
      </w:r>
      <w:r>
        <w:rPr>
          <w:b/>
        </w:rPr>
        <w:t xml:space="preserve"> </w:t>
      </w:r>
      <w:r w:rsidRPr="00CE456F">
        <w:t>(</w:t>
      </w:r>
      <w:r w:rsidRPr="00CE456F">
        <w:rPr>
          <w:b/>
        </w:rPr>
        <w:t>A</w:t>
      </w:r>
      <w:r w:rsidRPr="00CE456F">
        <w:t>) Quantification of sonogram durations of coughs and sneezes.</w:t>
      </w:r>
      <w:r>
        <w:rPr>
          <w:rFonts w:hint="eastAsia"/>
          <w:b/>
        </w:rPr>
        <w:t xml:space="preserve"> </w:t>
      </w:r>
      <w:r w:rsidRPr="00CE456F">
        <w:t>(</w:t>
      </w:r>
      <w:r w:rsidRPr="00CE456F">
        <w:rPr>
          <w:b/>
        </w:rPr>
        <w:t>B</w:t>
      </w:r>
      <w:r w:rsidRPr="00CE456F">
        <w:t>) The average spectrogram analysis of mechanical stimulation-induced sneezes (n = 69, black) and capsaicin-induced coughs (n = 140, red).</w:t>
      </w:r>
      <w:r>
        <w:rPr>
          <w:rFonts w:hint="eastAsia"/>
          <w:b/>
        </w:rPr>
        <w:t xml:space="preserve"> </w:t>
      </w:r>
      <w:r w:rsidRPr="00CE456F">
        <w:t>(</w:t>
      </w:r>
      <w:r w:rsidRPr="00CE456F">
        <w:rPr>
          <w:b/>
        </w:rPr>
        <w:t>C</w:t>
      </w:r>
      <w:r w:rsidRPr="00CE456F">
        <w:t xml:space="preserve">) A representative schematic diagram for calculating </w:t>
      </w:r>
      <w:r w:rsidRPr="00E21933">
        <w:t xml:space="preserve">the slope of </w:t>
      </w:r>
      <w:r w:rsidR="008570B5">
        <w:t xml:space="preserve">a </w:t>
      </w:r>
      <w:r w:rsidRPr="00E21933">
        <w:t xml:space="preserve">sound oscillogram. Comparative analysis of </w:t>
      </w:r>
      <w:r w:rsidR="008570B5">
        <w:t xml:space="preserve">the </w:t>
      </w:r>
      <w:r w:rsidRPr="00E21933">
        <w:t>smoothing spline reveals that at 25 points, excessive smoothing obscures original data features, whereas values exceeding 50 points (e.g., 75 points) show substantial overlap with the 50-spline curve but introduce additional inflection points.</w:t>
      </w:r>
      <w:r w:rsidRPr="00E21933">
        <w:rPr>
          <w:rFonts w:hint="eastAsia"/>
          <w:b/>
        </w:rPr>
        <w:t xml:space="preserve"> </w:t>
      </w:r>
      <w:r w:rsidRPr="00E21933">
        <w:t>(</w:t>
      </w:r>
      <w:r w:rsidRPr="00E21933">
        <w:rPr>
          <w:b/>
        </w:rPr>
        <w:t>D</w:t>
      </w:r>
      <w:r w:rsidRPr="00E21933">
        <w:t xml:space="preserve">) A representative schematic diagram of area ratio calculation, using spectral analysis </w:t>
      </w:r>
      <w:r w:rsidRPr="00E21933">
        <w:lastRenderedPageBreak/>
        <w:t>results to calculate the area under different frequency curves in GraphPad Prism. The area ratio</w:t>
      </w:r>
      <w:r w:rsidRPr="00CE456F">
        <w:t xml:space="preserve"> is equal to the area under the 30-60 kHz curve and the area under the 0-30 kHz curve.</w:t>
      </w:r>
      <w:r>
        <w:rPr>
          <w:rFonts w:hint="eastAsia"/>
          <w:b/>
        </w:rPr>
        <w:t xml:space="preserve"> </w:t>
      </w:r>
      <w:r w:rsidRPr="00CE456F">
        <w:t>(</w:t>
      </w:r>
      <w:r w:rsidRPr="00CE456F">
        <w:rPr>
          <w:b/>
        </w:rPr>
        <w:t>E</w:t>
      </w:r>
      <w:r w:rsidRPr="00CE456F">
        <w:t>) The frequency and waveform classification of mechanical stimulation-induced sneezes and capsaicin-induced coughs sound oscillogram, with the y-axis representing the exponent of the slope of the sound waveform from baseline to peak, and the x-axis representing the exponent</w:t>
      </w:r>
      <w:r w:rsidRPr="00CE456F">
        <w:rPr>
          <w:rFonts w:hint="eastAsia"/>
        </w:rPr>
        <w:t xml:space="preserve"> </w:t>
      </w:r>
      <w:r w:rsidRPr="00CE456F">
        <w:t>of the ratio of sound waves between 30-60 kHz and 0-30 kHz.</w:t>
      </w:r>
      <w:r>
        <w:rPr>
          <w:rFonts w:hint="eastAsia"/>
          <w:b/>
        </w:rPr>
        <w:t xml:space="preserve"> </w:t>
      </w:r>
      <w:r w:rsidRPr="00CE456F">
        <w:t>(</w:t>
      </w:r>
      <w:r w:rsidRPr="00CE456F">
        <w:rPr>
          <w:b/>
        </w:rPr>
        <w:t>F</w:t>
      </w:r>
      <w:r w:rsidRPr="00CE456F">
        <w:t xml:space="preserve">) The average spectrogram analysis of capsaicin nebulization-induced sneezes (n = 36, black) and capsaicin nebulization-induced coughs </w:t>
      </w:r>
      <w:r>
        <w:t>(n = 42, red).</w:t>
      </w:r>
      <w:r>
        <w:rPr>
          <w:rFonts w:hint="eastAsia"/>
        </w:rPr>
        <w:t xml:space="preserve"> </w:t>
      </w:r>
      <w:r w:rsidRPr="00CE456F">
        <w:t>(</w:t>
      </w:r>
      <w:r w:rsidRPr="00CE456F">
        <w:rPr>
          <w:b/>
        </w:rPr>
        <w:t>G</w:t>
      </w:r>
      <w:r w:rsidRPr="00CE456F">
        <w:t>) The frequency and waveform classification of capsaicin nebulization-induced sneezes (n = 36, black) and capsaicin nebulization-induced coughs (n = 42, red) sound oscillogram, with the y-axis representing the exponent of the slope of the sound waveform from baseline to peak, and the x-axis representing the exponent of the ratio of sound waves between 30-60 kHz and 0-30 kHz.</w:t>
      </w:r>
      <w:r w:rsidR="004442FA">
        <w:t xml:space="preserve"> </w:t>
      </w:r>
      <w:r>
        <w:t>(</w:t>
      </w:r>
      <w:r w:rsidRPr="00C30D0D">
        <w:rPr>
          <w:b/>
        </w:rPr>
        <w:t>H</w:t>
      </w:r>
      <w:r>
        <w:t>)</w:t>
      </w:r>
      <w:r w:rsidR="004442FA">
        <w:t xml:space="preserve"> </w:t>
      </w:r>
      <w:r w:rsidRPr="00C30D0D">
        <w:t xml:space="preserve">Statistical data on capsaicin-induced sneeze reflex in groups with transected anterior ethmoidal and infraorbital nerves versus </w:t>
      </w:r>
      <w:r w:rsidR="008570B5">
        <w:t xml:space="preserve">the </w:t>
      </w:r>
      <w:r w:rsidRPr="00C30D0D">
        <w:t>sham su</w:t>
      </w:r>
      <w:r>
        <w:t>rgery group.</w:t>
      </w:r>
      <w:r>
        <w:rPr>
          <w:rFonts w:hint="eastAsia"/>
        </w:rPr>
        <w:t xml:space="preserve"> </w:t>
      </w:r>
      <w:r>
        <w:t>(</w:t>
      </w:r>
      <w:r w:rsidRPr="00C30D0D">
        <w:rPr>
          <w:b/>
        </w:rPr>
        <w:t>I</w:t>
      </w:r>
      <w:r>
        <w:t xml:space="preserve">) </w:t>
      </w:r>
      <w:r w:rsidRPr="00C30D0D">
        <w:t xml:space="preserve">Statistical data on capsaicin-induced cough reflex in groups with transected anterior ethmoidal and infraorbital nerves versus </w:t>
      </w:r>
      <w:r w:rsidR="008570B5">
        <w:t xml:space="preserve">the </w:t>
      </w:r>
      <w:r w:rsidRPr="00C30D0D">
        <w:t>sham surgery group.</w:t>
      </w:r>
      <w:r>
        <w:t xml:space="preserve"> </w:t>
      </w:r>
      <w:r w:rsidRPr="003F63B4">
        <w:t xml:space="preserve">Data are </w:t>
      </w:r>
      <w:r>
        <w:t>represented as the mean ± SEM, **</w:t>
      </w:r>
      <w:r w:rsidRPr="008570B5">
        <w:rPr>
          <w:i/>
          <w:iCs/>
        </w:rPr>
        <w:t>P</w:t>
      </w:r>
      <w:r>
        <w:t xml:space="preserve"> &lt; 0.0</w:t>
      </w:r>
      <w:r w:rsidRPr="003F63B4">
        <w:t>1</w:t>
      </w:r>
      <w:r>
        <w:rPr>
          <w:rFonts w:hint="eastAsia"/>
        </w:rPr>
        <w:t>,</w:t>
      </w:r>
      <w:r>
        <w:t xml:space="preserve"> </w:t>
      </w:r>
      <w:r w:rsidRPr="003F63B4">
        <w:t>****</w:t>
      </w:r>
      <w:r w:rsidRPr="008570B5">
        <w:rPr>
          <w:i/>
          <w:iCs/>
        </w:rPr>
        <w:t>P</w:t>
      </w:r>
      <w:r w:rsidRPr="003F63B4">
        <w:t xml:space="preserve"> &lt; 0.00</w:t>
      </w:r>
      <w:r>
        <w:t>0</w:t>
      </w:r>
      <w:r w:rsidRPr="003F63B4">
        <w:t>1</w:t>
      </w:r>
      <w:r w:rsidR="006F2081">
        <w:t>.</w:t>
      </w:r>
    </w:p>
    <w:p w14:paraId="4724726E" w14:textId="77777777" w:rsidR="004442FA" w:rsidRDefault="004442FA" w:rsidP="00626C07">
      <w:pPr>
        <w:pStyle w:val="Heading4"/>
        <w:numPr>
          <w:ilvl w:val="0"/>
          <w:numId w:val="0"/>
        </w:numPr>
        <w:spacing w:before="0" w:after="0"/>
      </w:pPr>
    </w:p>
    <w:p w14:paraId="66A74A51" w14:textId="0CF593CE" w:rsidR="00626C07" w:rsidRPr="00F7589D" w:rsidRDefault="00626C07" w:rsidP="00626C07">
      <w:pPr>
        <w:rPr>
          <w:b/>
          <w:bCs/>
        </w:rPr>
      </w:pPr>
      <w:r w:rsidRPr="00626C07">
        <w:rPr>
          <w:b/>
          <w:bCs/>
        </w:rPr>
        <w:t>Supplementary Video 1:</w:t>
      </w:r>
      <w:r w:rsidR="00F7589D">
        <w:rPr>
          <w:rFonts w:hint="eastAsia"/>
          <w:b/>
          <w:bCs/>
          <w:lang w:eastAsia="zh-CN"/>
        </w:rPr>
        <w:t xml:space="preserve"> </w:t>
      </w:r>
      <w:r w:rsidR="00F7589D" w:rsidRPr="00F7589D">
        <w:rPr>
          <w:bCs/>
        </w:rPr>
        <w:t>Video of cough-like behavior synchronized with its audio spectrogram, displayed at normal and 0.1x speed.</w:t>
      </w:r>
    </w:p>
    <w:p w14:paraId="2010489C" w14:textId="77777777" w:rsidR="00F7589D" w:rsidRPr="00F7589D" w:rsidRDefault="00F7589D" w:rsidP="00626C07">
      <w:pPr>
        <w:rPr>
          <w:bCs/>
        </w:rPr>
      </w:pPr>
    </w:p>
    <w:p w14:paraId="4BE53AAB" w14:textId="01A72557" w:rsidR="00F7589D" w:rsidRPr="00F7589D" w:rsidRDefault="00626C07" w:rsidP="00626C07">
      <w:pPr>
        <w:rPr>
          <w:b/>
          <w:bCs/>
        </w:rPr>
      </w:pPr>
      <w:r w:rsidRPr="00626C07">
        <w:rPr>
          <w:b/>
          <w:bCs/>
        </w:rPr>
        <w:t>Supplementary Video 2:</w:t>
      </w:r>
      <w:r w:rsidR="00F7589D">
        <w:rPr>
          <w:b/>
          <w:bCs/>
        </w:rPr>
        <w:t xml:space="preserve"> </w:t>
      </w:r>
      <w:r w:rsidR="00F7589D" w:rsidRPr="00F7589D">
        <w:rPr>
          <w:bCs/>
        </w:rPr>
        <w:t xml:space="preserve">Video of </w:t>
      </w:r>
      <w:r w:rsidR="00F7589D">
        <w:rPr>
          <w:bCs/>
        </w:rPr>
        <w:t>sneeze</w:t>
      </w:r>
      <w:r w:rsidR="00F7589D" w:rsidRPr="00F7589D">
        <w:rPr>
          <w:bCs/>
        </w:rPr>
        <w:t>-like behavior synchronized with its audio spectrogram, displayed at normal and 0.1x speed.</w:t>
      </w:r>
    </w:p>
    <w:p w14:paraId="69B159A3" w14:textId="77777777" w:rsidR="00626C07" w:rsidRPr="00626C07" w:rsidRDefault="00626C07" w:rsidP="00626C07"/>
    <w:p w14:paraId="7C0B6465" w14:textId="33AB5A2B" w:rsidR="006E4797" w:rsidRDefault="00551D82" w:rsidP="00741545">
      <w:pPr>
        <w:pStyle w:val="Heading4"/>
        <w:numPr>
          <w:ilvl w:val="0"/>
          <w:numId w:val="0"/>
        </w:numPr>
        <w:spacing w:before="0" w:after="0"/>
        <w:rPr>
          <w:color w:val="808080"/>
        </w:rPr>
      </w:pPr>
      <w:r w:rsidRPr="00F72213">
        <w:t xml:space="preserve">DISCUSSION </w:t>
      </w:r>
    </w:p>
    <w:p w14:paraId="3E30AF76" w14:textId="435DD1A1" w:rsidR="00C71FD8" w:rsidRDefault="00C71FD8" w:rsidP="004442FA">
      <w:r w:rsidRPr="00C71FD8">
        <w:t>In this study, we successfully induced coughing and sneezing behaviors in mice by specifically stimulating the trachea with capsaicin and mechanically stimulating the nasal cavity</w:t>
      </w:r>
      <w:r w:rsidRPr="00C71FD8">
        <w:fldChar w:fldCharType="begin">
          <w:fldData xml:space="preserve">PEVuZE5vdGU+PENpdGU+PEF1dGhvcj5TaW1lcmE8L0F1dGhvcj48WWVhcj4yMDE1PC9ZZWFyPjxS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</w:fldData>
        </w:fldChar>
      </w:r>
      <w:r w:rsidR="00F5356B">
        <w:instrText xml:space="preserve"> ADDIN EN.CITE </w:instrText>
      </w:r>
      <w:r w:rsidR="00F5356B">
        <w:fldChar w:fldCharType="begin">
          <w:fldData xml:space="preserve">PEVuZE5vdGU+PENpdGU+PEF1dGhvcj5TaW1lcmE8L0F1dGhvcj48WWVhcj4yMDE1PC9ZZWFyPjxS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</w:fldData>
        </w:fldChar>
      </w:r>
      <w:r w:rsidR="00F5356B">
        <w:instrText xml:space="preserve"> ADDIN EN.CITE.DATA </w:instrText>
      </w:r>
      <w:r w:rsidR="00F5356B">
        <w:fldChar w:fldCharType="end"/>
      </w:r>
      <w:r w:rsidRPr="00C71FD8">
        <w:fldChar w:fldCharType="separate"/>
      </w:r>
      <w:r w:rsidR="00F5356B" w:rsidRPr="00F5356B">
        <w:rPr>
          <w:noProof/>
          <w:vertAlign w:val="superscript"/>
        </w:rPr>
        <w:t>8,17</w:t>
      </w:r>
      <w:r w:rsidRPr="00C71FD8">
        <w:fldChar w:fldCharType="end"/>
      </w:r>
      <w:r w:rsidRPr="00C71FD8">
        <w:t>. We synchronously collected data from whole-body plethysmography (WBP), audio, and video recordings, and found that audio frequency ratios and sound intensity slopes could effectively differentiate between coughing and sneezing behaviors in mice</w:t>
      </w:r>
      <w:r w:rsidRPr="00C71FD8">
        <w:fldChar w:fldCharType="begin">
          <w:fldData xml:space="preserve">PEVuZE5vdGU+PENpdGU+PEF1dGhvcj5HYW5ub3Q8L0F1dGhvcj48WWVhcj4yMDI0PC9ZZWFyPjxS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</w:fldData>
        </w:fldChar>
      </w:r>
      <w:r w:rsidR="00F5356B">
        <w:instrText xml:space="preserve"> ADDIN EN.CITE </w:instrText>
      </w:r>
      <w:r w:rsidR="00F5356B">
        <w:fldChar w:fldCharType="begin">
          <w:fldData xml:space="preserve">PEVuZE5vdGU+PENpdGU+PEF1dGhvcj5HYW5ub3Q8L0F1dGhvcj48WWVhcj4yMDI0PC9ZZWFyPjxS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</w:fldData>
        </w:fldChar>
      </w:r>
      <w:r w:rsidR="00F5356B">
        <w:instrText xml:space="preserve"> ADDIN EN.CITE.DATA </w:instrText>
      </w:r>
      <w:r w:rsidR="00F5356B">
        <w:fldChar w:fldCharType="end"/>
      </w:r>
      <w:r w:rsidRPr="00C71FD8">
        <w:fldChar w:fldCharType="separate"/>
      </w:r>
      <w:r w:rsidR="00F5356B" w:rsidRPr="00F5356B">
        <w:rPr>
          <w:noProof/>
          <w:vertAlign w:val="superscript"/>
        </w:rPr>
        <w:t>8,23</w:t>
      </w:r>
      <w:r w:rsidRPr="00C71FD8">
        <w:fldChar w:fldCharType="end"/>
      </w:r>
      <w:r w:rsidRPr="00C71FD8">
        <w:t>.</w:t>
      </w:r>
    </w:p>
    <w:p w14:paraId="4636EB70" w14:textId="77777777" w:rsidR="004442FA" w:rsidRPr="00C71FD8" w:rsidRDefault="004442FA" w:rsidP="004442FA"/>
    <w:p w14:paraId="6CC8048D" w14:textId="52613920" w:rsidR="00C71FD8" w:rsidRDefault="00C71FD8" w:rsidP="00C71FD8">
      <w:r w:rsidRPr="00C71FD8">
        <w:t xml:space="preserve">Given the delicate nature of the surgical procedures involved, special attention must be paid to several critical steps. First, during tracheal surgery, the implanted intratracheal cannula must be as thin as possible and inserted at a shallow depth to avoid airway obstruction, which could lead to respiratory distress or even mortality. Moreover, as secretions within the trachea can easily block the catheter, daily catheter clearance is crucial. When administering capsaicin, the injection speed must be carefully controlled to prevent retrograde flow into the nasal cavity, which could </w:t>
      </w:r>
      <w:r w:rsidR="004442FA">
        <w:t xml:space="preserve">trigger </w:t>
      </w:r>
      <w:r w:rsidRPr="00C71FD8">
        <w:t>sneezing reflexes. Second, during the nasal bone implantation surgery, the size of the hole drilled is crucial to avoid excessive damage to the mouse. The catheter should be placed on the level of the nasal bone without being inserted too deeply, to prevent excessive irritation of the nasal cavity or interference with normal respiration. Ultimately, the implementation of precise surgical procedures is essential for the experiment. By minimizing injury to the mouse, not only can recovery be accelerated, but also more accurate experimental behavioral responses can be recorded. Such surgical methods help enhance the reliability of the model and ensure high-quality data, thereby providing a solid experimental foundation for studying respiratory reflex behaviors such as coughing and sneezing.</w:t>
      </w:r>
    </w:p>
    <w:p w14:paraId="25C39F4B" w14:textId="77777777" w:rsidR="004442FA" w:rsidRPr="00C71FD8" w:rsidRDefault="004442FA" w:rsidP="00C71FD8"/>
    <w:p w14:paraId="50638863" w14:textId="07C58377" w:rsidR="00C71FD8" w:rsidRDefault="00C71FD8" w:rsidP="00C71FD8">
      <w:r w:rsidRPr="00C71FD8">
        <w:t>Traditionally, coughing behavior modeling has relied on nebulization of compounds like capsaicin and citric acid to induce coughing</w:t>
      </w:r>
      <w:r w:rsidRPr="00C71FD8">
        <w:fldChar w:fldCharType="begin">
          <w:fldData xml:space="preserve">PEVuZE5vdGU+PENpdGU+PEF1dGhvcj5MYXVkZTwvQXV0aG9yPjxZZWFyPjE5OTM8L1llYXI+PFJl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</w:fldData>
        </w:fldChar>
      </w:r>
      <w:r w:rsidR="00F5356B">
        <w:instrText xml:space="preserve"> ADDIN EN.CITE </w:instrText>
      </w:r>
      <w:r w:rsidR="00F5356B">
        <w:fldChar w:fldCharType="begin">
          <w:fldData xml:space="preserve">PEVuZE5vdGU+PENpdGU+PEF1dGhvcj5MYXVkZTwvQXV0aG9yPjxZZWFyPjE5OTM8L1llYXI+PFJl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</w:fldData>
        </w:fldChar>
      </w:r>
      <w:r w:rsidR="00F5356B">
        <w:instrText xml:space="preserve"> ADDIN EN.CITE.DATA </w:instrText>
      </w:r>
      <w:r w:rsidR="00F5356B">
        <w:fldChar w:fldCharType="end"/>
      </w:r>
      <w:r w:rsidRPr="00C71FD8">
        <w:fldChar w:fldCharType="separate"/>
      </w:r>
      <w:r w:rsidR="00F5356B" w:rsidRPr="00F5356B">
        <w:rPr>
          <w:noProof/>
          <w:vertAlign w:val="superscript"/>
        </w:rPr>
        <w:t>24,25</w:t>
      </w:r>
      <w:r w:rsidRPr="00C71FD8">
        <w:fldChar w:fldCharType="end"/>
      </w:r>
      <w:r w:rsidRPr="00C71FD8">
        <w:t>. However, this approach carries notable limitations: it not only elicits coughing but also may concurrently trigger sneezing reflexes</w:t>
      </w:r>
      <w:r w:rsidRPr="00C71FD8">
        <w:fldChar w:fldCharType="begin">
          <w:fldData xml:space="preserve">PEVuZE5vdGU+PENpdGU+PEF1dGhvcj5HYW5ub3Q8L0F1dGhvcj48WWVhcj4yMDI0PC9ZZWFyPjxS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==
</w:fldData>
        </w:fldChar>
      </w:r>
      <w:r w:rsidR="00F5356B">
        <w:instrText xml:space="preserve"> ADDIN EN.CITE </w:instrText>
      </w:r>
      <w:r w:rsidR="00F5356B">
        <w:fldChar w:fldCharType="begin">
          <w:fldData xml:space="preserve">PEVuZE5vdGU+PENpdGU+PEF1dGhvcj5HYW5ub3Q8L0F1dGhvcj48WWVhcj4yMDI0PC9ZZWFyPjxS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==
</w:fldData>
        </w:fldChar>
      </w:r>
      <w:r w:rsidR="00F5356B">
        <w:instrText xml:space="preserve"> ADDIN EN.CITE.DATA </w:instrText>
      </w:r>
      <w:r w:rsidR="00F5356B">
        <w:fldChar w:fldCharType="end"/>
      </w:r>
      <w:r w:rsidRPr="00C71FD8">
        <w:fldChar w:fldCharType="separate"/>
      </w:r>
      <w:r w:rsidR="00F5356B" w:rsidRPr="00F5356B">
        <w:rPr>
          <w:noProof/>
          <w:vertAlign w:val="superscript"/>
        </w:rPr>
        <w:t>8,22</w:t>
      </w:r>
      <w:r w:rsidRPr="00C71FD8">
        <w:fldChar w:fldCharType="end"/>
      </w:r>
      <w:r w:rsidRPr="00C71FD8">
        <w:t xml:space="preserve">. Furthermore, significant inter-individual variability in sensitivity to </w:t>
      </w:r>
      <w:bookmarkStart w:id="31" w:name="OLE_LINK4"/>
      <w:bookmarkStart w:id="32" w:name="OLE_LINK3"/>
      <w:r w:rsidRPr="00C71FD8">
        <w:t>aerosolized stimuli</w:t>
      </w:r>
      <w:bookmarkEnd w:id="31"/>
      <w:bookmarkEnd w:id="32"/>
      <w:r w:rsidRPr="00C71FD8">
        <w:t xml:space="preserve"> has been observed</w:t>
      </w:r>
      <w:r w:rsidRPr="00C71FD8">
        <w:fldChar w:fldCharType="begin"/>
      </w:r>
      <w:r w:rsidR="00F5356B">
        <w:instrText xml:space="preserve"> ADDIN EN.CITE &lt;EndNote&gt;&lt;Cite&gt;&lt;Author&gt;Meisel&lt;/Author&gt;&lt;Year&gt;2013&lt;/Year&gt;&lt;RecNum&gt;127&lt;/RecNum&gt;&lt;DisplayText&gt;&lt;style face="superscript"&gt;26&lt;/style&gt;&lt;/DisplayText&gt;&lt;record&gt;&lt;rec-number&gt;127&lt;/rec-number&gt;&lt;foreign-keys&gt;&lt;key app="EN" db-id="fawexxaz2pzedaee5rvxap0uzvftxe25t9pv" timestamp="1749208140"&gt;127&lt;/key&gt;&lt;key app="ENWeb" db-id=""&gt;0&lt;/key&gt;&lt;/foreign-keys&gt;&lt;ref-type name="Journal Article"&gt;17&lt;/ref-type&gt;&lt;contributors&gt;&lt;authors&gt;&lt;author&gt;Meisel, Andreas&lt;/author&gt;&lt;author&gt;Chen, Liyan&lt;/author&gt;&lt;author&gt;Lai, Kefang&lt;/author&gt;&lt;author&gt;Lomask, Joseph Mark&lt;/author&gt;&lt;author&gt;Jiang, Bert&lt;/author&gt;&lt;author&gt;Zhong, Nanshan&lt;/author&gt;&lt;/authors&gt;&lt;/contributors&gt;&lt;titles&gt;&lt;title&gt;Detection of Mouse Cough Based on Sound Monitoring and Respiratory Airflow Waveforms&lt;/title&gt;&lt;secondary-title&gt;PLoS ONE&lt;/secondary-title&gt;&lt;/titles&gt;&lt;periodical&gt;&lt;full-title&gt;PLoS One&lt;/full-title&gt;&lt;/periodical&gt;&lt;volume&gt;8&lt;/volume&gt;&lt;number&gt;3&lt;/number&gt;&lt;section&gt;e59263&lt;/section&gt;&lt;dates&gt;&lt;year&gt;2013&lt;/year&gt;&lt;/dates&gt;&lt;isbn&gt;1932-6203&lt;/isbn&gt;&lt;urls&gt;&lt;/urls&gt;&lt;electronic-resource-num&gt;10.1371/journal.pone.0059263&lt;/electronic-resource-num&gt;&lt;/record&gt;&lt;/Cite&gt;&lt;/EndNote&gt;</w:instrText>
      </w:r>
      <w:r w:rsidRPr="00C71FD8">
        <w:fldChar w:fldCharType="separate"/>
      </w:r>
      <w:r w:rsidR="00F5356B" w:rsidRPr="00F5356B">
        <w:rPr>
          <w:noProof/>
          <w:vertAlign w:val="superscript"/>
        </w:rPr>
        <w:t>26</w:t>
      </w:r>
      <w:r w:rsidRPr="00C71FD8">
        <w:fldChar w:fldCharType="end"/>
      </w:r>
      <w:r w:rsidRPr="00C71FD8">
        <w:t xml:space="preserve">, and a subset of mice </w:t>
      </w:r>
      <w:r w:rsidR="004442FA">
        <w:t>exhibited</w:t>
      </w:r>
      <w:r w:rsidR="004442FA" w:rsidRPr="00C71FD8">
        <w:t xml:space="preserve"> </w:t>
      </w:r>
      <w:r w:rsidRPr="00C71FD8">
        <w:t>no cough response at all. In contrast, the novel mechanical stimulation paradigm developed in this study achieves stable cough-like behaviors while allowing flexible customization of stimuli through interchangeable actuators. Similarly, conventional sneeze models employing aerosolized agents suffer from poor behavioral specificity, as they frequently evoke collateral coughing</w:t>
      </w:r>
      <w:r w:rsidRPr="00C71FD8">
        <w:fldChar w:fldCharType="begin"/>
      </w:r>
      <w:r w:rsidR="00F5356B">
        <w:instrText xml:space="preserve"> ADDIN EN.CITE &lt;EndNote&gt;&lt;Cite&gt;&lt;Author&gt;Lu&lt;/Author&gt;&lt;Year&gt;2024&lt;/Year&gt;&lt;RecNum&gt;124&lt;/RecNum&gt;&lt;DisplayText&gt;&lt;style face="superscript"&gt;22&lt;/style&gt;&lt;/DisplayText&gt;&lt;record&gt;&lt;rec-number&gt;124&lt;/rec-number&gt;&lt;foreign-keys&gt;&lt;key app="EN" db-id="fawexxaz2pzedaee5rvxap0uzvftxe25t9pv" timestamp="1749205224"&gt;124&lt;/key&gt;&lt;key app="ENWeb" db-id=""&gt;0&lt;/key&gt;&lt;/foreign-keys&gt;&lt;ref-type name="Journal Article"&gt;17&lt;/ref-type&gt;&lt;contributors&gt;&lt;authors&gt;&lt;author&gt;Lu, Haicheng&lt;/author&gt;&lt;author&gt;Chen, Guoqing&lt;/author&gt;&lt;author&gt;Zhao, Miao&lt;/author&gt;&lt;author&gt;Gu, Huating&lt;/author&gt;&lt;author&gt;Zheng, Wenxuan&lt;/author&gt;&lt;author&gt;Li, Xiating&lt;/author&gt;&lt;author&gt;Huang, Meizhu&lt;/author&gt;&lt;author&gt;Geng, Dandan&lt;/author&gt;&lt;author&gt;Yu, Minhui&lt;/author&gt;&lt;author&gt;Guan, Xuyan&lt;/author&gt;&lt;author&gt;Zhang, Li&lt;/author&gt;&lt;author&gt;Song, Huimeng&lt;/author&gt;&lt;author&gt;Li, Yaning&lt;/author&gt;&lt;author&gt;Wu, Menghua&lt;/author&gt;&lt;author&gt;Zhang, Fan&lt;/author&gt;&lt;author&gt;Li, Dapeng&lt;/author&gt;&lt;author&gt;Wu, Qingfeng&lt;/author&gt;&lt;author&gt;Shang, Congping&lt;/author&gt;&lt;author&gt;Xie, Zhiyong&lt;/author&gt;&lt;author&gt;Cao, Peng&lt;/author&gt;&lt;/authors&gt;&lt;/contributors&gt;&lt;titles&gt;&lt;title&gt;Brainstem opioid peptidergic neurons regulate cough reflexes in mice&lt;/title&gt;&lt;secondary-title&gt;The Innovation&lt;/secondary-title&gt;&lt;/titles&gt;&lt;periodical&gt;&lt;full-title&gt;The Innovation&lt;/full-title&gt;&lt;/periodical&gt;&lt;volume&gt;5&lt;/volume&gt;&lt;number&gt;6&lt;/number&gt;&lt;section&gt;100721&lt;/section&gt;&lt;dates&gt;&lt;year&gt;2024&lt;/year&gt;&lt;/dates&gt;&lt;isbn&gt;26666758&lt;/isbn&gt;&lt;urls&gt;&lt;/urls&gt;&lt;electronic-resource-num&gt;10.1016/j.xinn.2024.100721&lt;/electronic-resource-num&gt;&lt;/record&gt;&lt;/Cite&gt;&lt;/EndNote&gt;</w:instrText>
      </w:r>
      <w:r w:rsidRPr="00C71FD8">
        <w:fldChar w:fldCharType="separate"/>
      </w:r>
      <w:r w:rsidR="00F5356B" w:rsidRPr="00F5356B">
        <w:rPr>
          <w:noProof/>
          <w:vertAlign w:val="superscript"/>
        </w:rPr>
        <w:t>22</w:t>
      </w:r>
      <w:r w:rsidRPr="00C71FD8">
        <w:fldChar w:fldCharType="end"/>
      </w:r>
      <w:r w:rsidRPr="00C71FD8">
        <w:t>, thereby complicating differentiation between these distinct respiratory reflexes.</w:t>
      </w:r>
    </w:p>
    <w:p w14:paraId="08F815A2" w14:textId="77777777" w:rsidR="004442FA" w:rsidRPr="00C71FD8" w:rsidRDefault="004442FA" w:rsidP="00C71FD8"/>
    <w:p w14:paraId="15741EDA" w14:textId="25E11870" w:rsidR="00C71FD8" w:rsidRDefault="00C71FD8" w:rsidP="00C71FD8">
      <w:pPr>
        <w:rPr>
          <w:color w:val="000000" w:themeColor="text1"/>
        </w:rPr>
      </w:pPr>
      <w:r w:rsidRPr="00C71FD8">
        <w:rPr>
          <w:color w:val="000000" w:themeColor="text1"/>
        </w:rPr>
        <w:t>Previous studies have established mouse cough and sneeze models using capsaicin, and differentiated the two based on the characteristics of respiratory patterns (single or double peaks) recorded by whole-body plethysmography (WBP)</w:t>
      </w:r>
      <w:r w:rsidRPr="00C71FD8">
        <w:rPr>
          <w:color w:val="000000" w:themeColor="text1"/>
        </w:rPr>
        <w:fldChar w:fldCharType="begin"/>
      </w:r>
      <w:r w:rsidR="00F5356B">
        <w:rPr>
          <w:color w:val="000000" w:themeColor="text1"/>
        </w:rPr>
        <w:instrText xml:space="preserve"> ADDIN EN.CITE &lt;EndNote&gt;&lt;Cite&gt;&lt;Author&gt;Gannot&lt;/Author&gt;&lt;Year&gt;2024&lt;/Year&gt;&lt;RecNum&gt;123&lt;/RecNum&gt;&lt;DisplayText&gt;&lt;style face="superscript"&gt;8&lt;/style&gt;&lt;/DisplayText&gt;&lt;record&gt;&lt;rec-number&gt;123&lt;/rec-number&gt;&lt;foreign-keys&gt;&lt;key app="EN" db-id="fawexxaz2pzedaee5rvxap0uzvftxe25t9pv" timestamp="1749205110"&gt;123&lt;/key&gt;&lt;key app="ENWeb" db-id=""&gt;0&lt;/key&gt;&lt;/foreign-keys&gt;&lt;ref-type name="Journal Article"&gt;17&lt;/ref-type&gt;&lt;contributors&gt;&lt;authors&gt;&lt;author&gt;Gannot, Noam&lt;/author&gt;&lt;author&gt;Li, Xingyu&lt;/author&gt;&lt;author&gt;Phillips, Chrystian D.&lt;/author&gt;&lt;author&gt;Ozel, Ayse Bilge&lt;/author&gt;&lt;author&gt;Uchima Koecklin, Karin Harumi&lt;/author&gt;&lt;author&gt;Lloyd, John P.&lt;/author&gt;&lt;author&gt;Zhang, Lusi&lt;/author&gt;&lt;author&gt;Emery, Katie&lt;/author&gt;&lt;author&gt;Stern, Tomer&lt;/author&gt;&lt;author&gt;Li, Jun Z.&lt;/author&gt;&lt;author&gt;Li, Peng&lt;/author&gt;&lt;/authors&gt;&lt;/contributors&gt;&lt;titles&gt;&lt;title&gt;A vagal–brainstem interoceptive circuit for cough-like defensive behaviors in mice&lt;/title&gt;&lt;secondary-title&gt;Nature Neuroscience&lt;/secondary-title&gt;&lt;/titles&gt;&lt;periodical&gt;&lt;full-title&gt;Nature Neuroscience&lt;/full-title&gt;&lt;/periodical&gt;&lt;pages&gt;1734-1744&lt;/pages&gt;&lt;volume&gt;27&lt;/volume&gt;&lt;number&gt;9&lt;/number&gt;&lt;section&gt;1734&lt;/section&gt;&lt;dates&gt;&lt;year&gt;2024&lt;/year&gt;&lt;/dates&gt;&lt;isbn&gt;1097-6256&amp;#xD;1546-1726&lt;/isbn&gt;&lt;urls&gt;&lt;/urls&gt;&lt;electronic-resource-num&gt;10.1038/s41593-024-01712-5&lt;/electronic-resource-num&gt;&lt;/record&gt;&lt;/Cite&gt;&lt;/EndNote&gt;</w:instrText>
      </w:r>
      <w:r w:rsidRPr="00C71FD8">
        <w:rPr>
          <w:color w:val="000000" w:themeColor="text1"/>
        </w:rPr>
        <w:fldChar w:fldCharType="separate"/>
      </w:r>
      <w:r w:rsidR="00F5356B" w:rsidRPr="00F5356B">
        <w:rPr>
          <w:noProof/>
          <w:color w:val="000000" w:themeColor="text1"/>
          <w:vertAlign w:val="superscript"/>
        </w:rPr>
        <w:t>8</w:t>
      </w:r>
      <w:r w:rsidRPr="00C71FD8">
        <w:rPr>
          <w:color w:val="000000" w:themeColor="text1"/>
        </w:rPr>
        <w:fldChar w:fldCharType="end"/>
      </w:r>
      <w:r w:rsidRPr="00C71FD8">
        <w:rPr>
          <w:color w:val="000000" w:themeColor="text1"/>
        </w:rPr>
        <w:t xml:space="preserve">. Our research data indicates that in induced coughing behavior, the single-peak breathing pattern accounted for </w:t>
      </w:r>
      <w:r w:rsidR="00FD173D">
        <w:rPr>
          <w:rFonts w:cs="Arial"/>
        </w:rPr>
        <w:t xml:space="preserve">77.55 </w:t>
      </w:r>
      <w:r w:rsidR="00FD173D">
        <w:rPr>
          <w:rFonts w:eastAsia="DengXian" w:cs="Arial"/>
        </w:rPr>
        <w:t xml:space="preserve">± </w:t>
      </w:r>
      <w:r w:rsidR="00FD173D">
        <w:rPr>
          <w:rFonts w:cs="Arial"/>
        </w:rPr>
        <w:t>2.10</w:t>
      </w:r>
      <w:r w:rsidRPr="00C71FD8">
        <w:rPr>
          <w:color w:val="000000" w:themeColor="text1"/>
        </w:rPr>
        <w:t xml:space="preserve">% of occurrences, while in sneezing behavior, the single-peak pattern accounted for </w:t>
      </w:r>
      <w:r w:rsidR="00164CE1">
        <w:rPr>
          <w:rFonts w:cs="Arial"/>
        </w:rPr>
        <w:t xml:space="preserve">32.42 </w:t>
      </w:r>
      <w:r w:rsidR="00164CE1">
        <w:rPr>
          <w:rFonts w:eastAsia="DengXian" w:cs="Arial"/>
        </w:rPr>
        <w:t xml:space="preserve">± </w:t>
      </w:r>
      <w:r w:rsidR="00164CE1">
        <w:rPr>
          <w:rFonts w:cs="Arial"/>
        </w:rPr>
        <w:t>5.88%</w:t>
      </w:r>
      <w:r w:rsidRPr="00C71FD8">
        <w:rPr>
          <w:color w:val="000000" w:themeColor="text1"/>
        </w:rPr>
        <w:t>. These results confirm that the classification method based on WBP respiratory patterns is effective in most cases but exhibits limitations and does not permit perfect differentiation between the two behaviors. Additionally, some studies have attempted to distinguish coughing from sneezing using the duration and frequency characteristics of audio signals</w:t>
      </w:r>
      <w:r w:rsidRPr="00C71FD8">
        <w:rPr>
          <w:color w:val="000000" w:themeColor="text1"/>
        </w:rPr>
        <w:fldChar w:fldCharType="begin"/>
      </w:r>
      <w:r w:rsidR="00F5356B">
        <w:rPr>
          <w:color w:val="000000" w:themeColor="text1"/>
        </w:rPr>
        <w:instrText xml:space="preserve"> ADDIN EN.CITE &lt;EndNote&gt;&lt;Cite&gt;&lt;Author&gt;Lu&lt;/Author&gt;&lt;Year&gt;2024&lt;/Year&gt;&lt;RecNum&gt;124&lt;/RecNum&gt;&lt;DisplayText&gt;&lt;style face="superscript"&gt;22&lt;/style&gt;&lt;/DisplayText&gt;&lt;record&gt;&lt;rec-number&gt;124&lt;/rec-number&gt;&lt;foreign-keys&gt;&lt;key app="EN" db-id="fawexxaz2pzedaee5rvxap0uzvftxe25t9pv" timestamp="1749205224"&gt;124&lt;/key&gt;&lt;key app="ENWeb" db-id=""&gt;0&lt;/key&gt;&lt;/foreign-keys&gt;&lt;ref-type name="Journal Article"&gt;17&lt;/ref-type&gt;&lt;contributors&gt;&lt;authors&gt;&lt;author&gt;Lu, Haicheng&lt;/author&gt;&lt;author&gt;Chen, Guoqing&lt;/author&gt;&lt;author&gt;Zhao, Miao&lt;/author&gt;&lt;author&gt;Gu, Huating&lt;/author&gt;&lt;author&gt;Zheng, Wenxuan&lt;/author&gt;&lt;author&gt;Li, Xiating&lt;/author&gt;&lt;author&gt;Huang, Meizhu&lt;/author&gt;&lt;author&gt;Geng, Dandan&lt;/author&gt;&lt;author&gt;Yu, Minhui&lt;/author&gt;&lt;author&gt;Guan, Xuyan&lt;/author&gt;&lt;author&gt;Zhang, Li&lt;/author&gt;&lt;author&gt;Song, Huimeng&lt;/author&gt;&lt;author&gt;Li, Yaning&lt;/author&gt;&lt;author&gt;Wu, Menghua&lt;/author&gt;&lt;author&gt;Zhang, Fan&lt;/author&gt;&lt;author&gt;Li, Dapeng&lt;/author&gt;&lt;author&gt;Wu, Qingfeng&lt;/author&gt;&lt;author&gt;Shang, Congping&lt;/author&gt;&lt;author&gt;Xie, Zhiyong&lt;/author&gt;&lt;author&gt;Cao, Peng&lt;/author&gt;&lt;/authors&gt;&lt;/contributors&gt;&lt;titles&gt;&lt;title&gt;Brainstem opioid peptidergic neurons regulate cough reflexes in mice&lt;/title&gt;&lt;secondary-title&gt;The Innovation&lt;/secondary-title&gt;&lt;/titles&gt;&lt;periodical&gt;&lt;full-title&gt;The Innovation&lt;/full-title&gt;&lt;/periodical&gt;&lt;volume&gt;5&lt;/volume&gt;&lt;number&gt;6&lt;/number&gt;&lt;section&gt;100721&lt;/section&gt;&lt;dates&gt;&lt;year&gt;2024&lt;/year&gt;&lt;/dates&gt;&lt;isbn&gt;26666758&lt;/isbn&gt;&lt;urls&gt;&lt;/urls&gt;&lt;electronic-resource-num&gt;10.1016/j.xinn.2024.100721&lt;/electronic-resource-num&gt;&lt;/record&gt;&lt;/Cite&gt;&lt;/EndNote&gt;</w:instrText>
      </w:r>
      <w:r w:rsidRPr="00C71FD8">
        <w:rPr>
          <w:color w:val="000000" w:themeColor="text1"/>
        </w:rPr>
        <w:fldChar w:fldCharType="separate"/>
      </w:r>
      <w:r w:rsidR="00F5356B" w:rsidRPr="00F5356B">
        <w:rPr>
          <w:noProof/>
          <w:color w:val="000000" w:themeColor="text1"/>
          <w:vertAlign w:val="superscript"/>
        </w:rPr>
        <w:t>22</w:t>
      </w:r>
      <w:r w:rsidRPr="00C71FD8">
        <w:rPr>
          <w:color w:val="000000" w:themeColor="text1"/>
        </w:rPr>
        <w:fldChar w:fldCharType="end"/>
      </w:r>
      <w:r w:rsidRPr="00C71FD8">
        <w:rPr>
          <w:color w:val="000000" w:themeColor="text1"/>
        </w:rPr>
        <w:t>. Although the average duration of audio signals for sneezing behavior is typically longer than for coughing, substantial overlap exists between the durations of individual events. Therefore, relying on audio duration as a distinguishing indicator may lack sufficient discrimination. Furthermore, spectral analysis of coughing and sneezing has not revealed a clear boundary: mild coughs may only manifest as low-frequency signals, while vigorous coughs can produce sounds that include significant high-frequency components, with spectral characteristics similar to those of sneezing. Notably, cough events consistently exhibit a higher proportion of low-frequency energy. In contrast, the ratio of high-frequency to low-frequency energy (High-to-Low Frequency Energy Ratio) may provide a more discriminative acoustic feature for distinguishing between coughing and sneezing behaviors.</w:t>
      </w:r>
    </w:p>
    <w:p w14:paraId="289DCB90" w14:textId="77777777" w:rsidR="00D536F9" w:rsidRPr="00C71FD8" w:rsidRDefault="00D536F9" w:rsidP="00C71FD8">
      <w:pPr>
        <w:rPr>
          <w:color w:val="000000" w:themeColor="text1"/>
        </w:rPr>
      </w:pPr>
    </w:p>
    <w:p w14:paraId="22D03F5A" w14:textId="47734060" w:rsidR="00C71FD8" w:rsidRDefault="00C71FD8" w:rsidP="00C71FD8">
      <w:pPr>
        <w:rPr>
          <w:color w:val="000000" w:themeColor="text1"/>
        </w:rPr>
      </w:pPr>
      <w:r w:rsidRPr="00C71FD8">
        <w:rPr>
          <w:color w:val="000000" w:themeColor="text1"/>
        </w:rPr>
        <w:t xml:space="preserve">Our innovation addresses these limitations through spatially constrained mechanical stimulation. The refined behavioral model demonstrates dual advantages: (1) millimeter-level precision in stimulus application stabilized probes, and (2) enhanced behavioral specificity. Furthermore, our extensive analysis of cough and sneeze </w:t>
      </w:r>
      <w:bookmarkStart w:id="33" w:name="OLE_LINK9"/>
      <w:bookmarkStart w:id="34" w:name="OLE_LINK8"/>
      <w:r w:rsidRPr="00C71FD8">
        <w:rPr>
          <w:color w:val="000000" w:themeColor="text1"/>
        </w:rPr>
        <w:t>acoustics</w:t>
      </w:r>
      <w:bookmarkEnd w:id="33"/>
      <w:bookmarkEnd w:id="34"/>
      <w:r w:rsidRPr="00C71FD8">
        <w:rPr>
          <w:color w:val="000000" w:themeColor="text1"/>
        </w:rPr>
        <w:t xml:space="preserve"> reveals that these behaviors exhibit distinct sound intensity profiles, with statistically significant differences in their high-to-low frequency energy ratios. Furthermore, our comprehensive acoustic analysis of cough and sneeze events reveals distinctive sound intensity profiles between these behaviors, accompanied by statistically significant differences in their high-to-low frequency energy ratios. Moreover, this classification method is also feasible in the acoustics recordings of coughing and sneezing behaviors induced by capsaicin nebulization. Collectively, these acoustic parameters enabled the development of a multidimensional feature space that establishes an objective, quantifiable standard for differentiating cough and sneeze. The result </w:t>
      </w:r>
      <w:r w:rsidR="00D536F9">
        <w:rPr>
          <w:color w:val="000000" w:themeColor="text1"/>
        </w:rPr>
        <w:t>establishes</w:t>
      </w:r>
      <w:r w:rsidR="00D536F9" w:rsidRPr="00C71FD8">
        <w:rPr>
          <w:color w:val="000000" w:themeColor="text1"/>
        </w:rPr>
        <w:t xml:space="preserve"> </w:t>
      </w:r>
      <w:r w:rsidRPr="00C71FD8">
        <w:rPr>
          <w:color w:val="000000" w:themeColor="text1"/>
        </w:rPr>
        <w:t xml:space="preserve">a good standard for investigating airway </w:t>
      </w:r>
      <w:r w:rsidRPr="00C71FD8">
        <w:rPr>
          <w:color w:val="000000" w:themeColor="text1"/>
        </w:rPr>
        <w:lastRenderedPageBreak/>
        <w:t>defense mechanisms with reduced confounders and improved reproducibility. This not only resolves longstanding challenges in respiratory reflex research but also opens avenues for precise neuromodulation studies of cough and sneeze neural circuits.</w:t>
      </w:r>
    </w:p>
    <w:p w14:paraId="19E59586" w14:textId="77777777" w:rsidR="00D536F9" w:rsidRPr="00C71FD8" w:rsidRDefault="00D536F9" w:rsidP="00C71FD8">
      <w:pPr>
        <w:rPr>
          <w:color w:val="000000" w:themeColor="text1"/>
        </w:rPr>
      </w:pPr>
    </w:p>
    <w:p w14:paraId="2A1B3557" w14:textId="77777777" w:rsidR="00C71FD8" w:rsidRPr="00C71FD8" w:rsidRDefault="00C71FD8" w:rsidP="00C71FD8">
      <w:pPr>
        <w:rPr>
          <w:rFonts w:eastAsia="Arial"/>
        </w:rPr>
      </w:pPr>
      <w:r w:rsidRPr="00C71FD8">
        <w:t>Although this method effectively induces coughing and sneezing behaviors in mice, it still has some limitations. Compared to nebulization induction, surgery may cause some degree of injury to mice, even though we strive to minimize damage during the procedure. Nonetheless, the surgery can still stably elicit coughing and sneezing behaviors, indicating that the surgery itself does not diminish the sensitivity of mice to these stimuli. Technical challenges also emerged in behavioral phenotyping. Acoustic signal fidelity required precise calibration of microphone placement from the subject to balance signal-to-noise ratios while avoiding amplitude saturation. Furthermore, the integration of stimulus delivery catheters with whole-body plethysmography (WBP) chambers necessitated specialized designs: the catheter must extend from the top of the chamber without hindering the mouse's natural movements or the delivery of the stimulus. In summary, despite the limitations of the surgical method, it provides an effective means of stably inducing coughing and sneezing behaviors in mice, and with a carefully designed experimental process, injury to the mouse can be minimized to ensure accurate behavioral data collection.</w:t>
      </w:r>
    </w:p>
    <w:p w14:paraId="740C09B3" w14:textId="77777777" w:rsidR="00D536F9" w:rsidRDefault="00D536F9" w:rsidP="00DA3C5C"/>
    <w:p w14:paraId="0BEB38EC" w14:textId="120C119A" w:rsidR="006E4797" w:rsidRPr="00A84685" w:rsidRDefault="00C71FD8" w:rsidP="00D536F9">
      <w:r w:rsidRPr="00C71FD8">
        <w:t>In conclusion, through these delicate surgical manipulations and rigorous experimental design, we have established a model that stably induces coughing and sneezing behaviors in mice, providing a reliable experimental foundation for further study of these two respiratory reflex behaviors.</w:t>
      </w:r>
    </w:p>
    <w:p w14:paraId="5C76CC5B" w14:textId="77777777" w:rsidR="00D536F9" w:rsidRDefault="00D536F9" w:rsidP="00D536F9">
      <w:pPr>
        <w:pStyle w:val="Heading4"/>
        <w:numPr>
          <w:ilvl w:val="0"/>
          <w:numId w:val="0"/>
        </w:numPr>
        <w:spacing w:before="0" w:after="0"/>
      </w:pPr>
    </w:p>
    <w:p w14:paraId="59F37CC4" w14:textId="2B798BDA" w:rsidR="006E4797" w:rsidRPr="00F72213" w:rsidRDefault="00551D82" w:rsidP="00741545">
      <w:pPr>
        <w:pStyle w:val="Heading4"/>
        <w:numPr>
          <w:ilvl w:val="0"/>
          <w:numId w:val="0"/>
        </w:numPr>
        <w:spacing w:before="0" w:after="0"/>
        <w:rPr>
          <w:color w:val="808080"/>
        </w:rPr>
      </w:pPr>
      <w:r w:rsidRPr="00F72213">
        <w:t>ACKNOWLEDGMENTS</w:t>
      </w:r>
    </w:p>
    <w:p w14:paraId="113D18C9" w14:textId="28A09B8F" w:rsidR="000D4580" w:rsidRPr="00A84685" w:rsidRDefault="000D4580" w:rsidP="00F6508A">
      <w:pPr>
        <w:rPr>
          <w:lang w:eastAsia="zh-CN"/>
        </w:rPr>
      </w:pPr>
      <w:r w:rsidRPr="000D4580">
        <w:rPr>
          <w:lang w:eastAsia="zh-CN"/>
        </w:rPr>
        <w:t>This work is supported by the National Key R&amp;D Program of China (STI2030-Major Projects-2021ZD0202400 to C.S.), the National Natural Science Foundation of China (32422032 and 32271069 to C.S.),</w:t>
      </w:r>
      <w:r w:rsidRPr="000D4580">
        <w:t xml:space="preserve"> </w:t>
      </w:r>
      <w:r w:rsidRPr="000D4580">
        <w:rPr>
          <w:lang w:eastAsia="zh-CN"/>
        </w:rPr>
        <w:t>Guangdong special support plan (2023TQ07A609 to C.S.), Major Project of Guangzhou National Laboratory (MP-GZNL2024A02001-02 and Grant No. GZNL2024A02001 to C.S.)</w:t>
      </w:r>
      <w:r w:rsidRPr="000D4580">
        <w:t xml:space="preserve">. All data are archived in </w:t>
      </w:r>
      <w:r w:rsidRPr="000D4580">
        <w:rPr>
          <w:lang w:eastAsia="zh-CN"/>
        </w:rPr>
        <w:t>Guangzhou National Laboratory.</w:t>
      </w:r>
    </w:p>
    <w:p w14:paraId="1F5C72BE" w14:textId="77777777" w:rsidR="00F6508A" w:rsidRDefault="00F6508A" w:rsidP="00F6508A">
      <w:pPr>
        <w:pStyle w:val="Heading4"/>
        <w:numPr>
          <w:ilvl w:val="0"/>
          <w:numId w:val="0"/>
        </w:numPr>
        <w:spacing w:before="0" w:after="0"/>
      </w:pPr>
    </w:p>
    <w:p w14:paraId="5E703EBA" w14:textId="4C632179" w:rsidR="006E4797" w:rsidRPr="00F72213" w:rsidRDefault="00551D82" w:rsidP="00741545">
      <w:pPr>
        <w:pStyle w:val="Heading4"/>
        <w:numPr>
          <w:ilvl w:val="0"/>
          <w:numId w:val="0"/>
        </w:numPr>
        <w:spacing w:before="0" w:after="0"/>
        <w:rPr>
          <w:color w:val="808080"/>
        </w:rPr>
      </w:pPr>
      <w:r w:rsidRPr="00F72213">
        <w:t>DISCLOSURES</w:t>
      </w:r>
    </w:p>
    <w:p w14:paraId="6D8078E5" w14:textId="15FC2F8A" w:rsidR="00F058C8" w:rsidRPr="00A84685" w:rsidRDefault="00F058C8" w:rsidP="00F6508A">
      <w:pPr>
        <w:rPr>
          <w:rFonts w:cs="Arial"/>
        </w:rPr>
      </w:pPr>
      <w:r>
        <w:rPr>
          <w:rFonts w:cs="Arial"/>
        </w:rPr>
        <w:t>The authors have nothing to disclose.</w:t>
      </w:r>
    </w:p>
    <w:p w14:paraId="3F7FA824" w14:textId="77777777" w:rsidR="00F6508A" w:rsidRDefault="00F6508A" w:rsidP="00F6508A">
      <w:pPr>
        <w:pStyle w:val="Heading4"/>
        <w:numPr>
          <w:ilvl w:val="0"/>
          <w:numId w:val="0"/>
        </w:numPr>
        <w:spacing w:before="0" w:after="0"/>
      </w:pPr>
    </w:p>
    <w:p w14:paraId="7F95F590" w14:textId="1207EC36" w:rsidR="00A71943" w:rsidRPr="00A71943" w:rsidRDefault="00551D82" w:rsidP="00741545">
      <w:pPr>
        <w:pStyle w:val="Heading4"/>
        <w:numPr>
          <w:ilvl w:val="0"/>
          <w:numId w:val="0"/>
        </w:numPr>
        <w:spacing w:before="0" w:after="0"/>
        <w:rPr>
          <w:color w:val="000000"/>
        </w:rPr>
      </w:pPr>
      <w:r w:rsidRPr="00F72213">
        <w:t>REFERENCES</w:t>
      </w:r>
    </w:p>
    <w:p w14:paraId="40A240B9" w14:textId="007AC516" w:rsidR="00E90914" w:rsidRPr="00E90914" w:rsidRDefault="00E90914" w:rsidP="00E90914">
      <w:pPr>
        <w:pStyle w:val="NormalWeb"/>
        <w:numPr>
          <w:ilvl w:val="0"/>
          <w:numId w:val="3"/>
        </w:numPr>
        <w:spacing w:before="0" w:beforeAutospacing="0" w:after="0" w:afterAutospacing="0"/>
        <w:ind w:left="0" w:firstLine="0"/>
        <w:rPr>
          <w:rFonts w:ascii="Calibri" w:hAnsi="Calibri" w:cs="Calibri"/>
        </w:rPr>
      </w:pPr>
      <w:r w:rsidRPr="00E90914">
        <w:rPr>
          <w:rFonts w:ascii="Calibri" w:hAnsi="Calibri" w:cs="Calibri"/>
        </w:rPr>
        <w:t xml:space="preserve">Umayahara, Y. et al. Clinical significance of cough peak flow and its non-contact measurement via cough sounds: a narrative review. </w:t>
      </w:r>
      <w:r w:rsidRPr="00E90914">
        <w:rPr>
          <w:rStyle w:val="Emphasis"/>
          <w:rFonts w:ascii="Calibri" w:hAnsi="Calibri" w:cs="Calibri"/>
        </w:rPr>
        <w:t>Appl Sci (Basel).</w:t>
      </w:r>
      <w:r w:rsidRPr="00E90914">
        <w:rPr>
          <w:rFonts w:ascii="Calibri" w:hAnsi="Calibri" w:cs="Calibri"/>
        </w:rPr>
        <w:t xml:space="preserve"> </w:t>
      </w:r>
      <w:r w:rsidRPr="00E90914">
        <w:rPr>
          <w:rStyle w:val="Strong"/>
          <w:rFonts w:ascii="Calibri" w:hAnsi="Calibri" w:cs="Calibri"/>
        </w:rPr>
        <w:t>10</w:t>
      </w:r>
      <w:r w:rsidRPr="00E90914">
        <w:rPr>
          <w:rFonts w:ascii="Calibri" w:hAnsi="Calibri" w:cs="Calibri"/>
        </w:rPr>
        <w:t xml:space="preserve"> (8), 2782 (2020).</w:t>
      </w:r>
    </w:p>
    <w:p w14:paraId="2B99E063" w14:textId="5EB5A7FF" w:rsidR="00E90914" w:rsidRPr="00E90914" w:rsidRDefault="00E90914" w:rsidP="00E90914">
      <w:pPr>
        <w:pStyle w:val="NormalWeb"/>
        <w:numPr>
          <w:ilvl w:val="0"/>
          <w:numId w:val="3"/>
        </w:numPr>
        <w:spacing w:before="0" w:beforeAutospacing="0" w:after="0" w:afterAutospacing="0"/>
        <w:ind w:left="0" w:firstLine="0"/>
        <w:rPr>
          <w:rFonts w:ascii="Calibri" w:hAnsi="Calibri" w:cs="Calibri"/>
        </w:rPr>
      </w:pPr>
      <w:r w:rsidRPr="00E90914">
        <w:rPr>
          <w:rFonts w:ascii="Calibri" w:hAnsi="Calibri" w:cs="Calibri"/>
        </w:rPr>
        <w:t xml:space="preserve">Nonaka, S., Unno, T., Ohta, Y., Mori, S. Sneeze-evoking region within the brainstem. </w:t>
      </w:r>
      <w:r w:rsidRPr="00E90914">
        <w:rPr>
          <w:rStyle w:val="Emphasis"/>
          <w:rFonts w:ascii="Calibri" w:hAnsi="Calibri" w:cs="Calibri"/>
        </w:rPr>
        <w:t>Brain Res.</w:t>
      </w:r>
      <w:r w:rsidRPr="00E90914">
        <w:rPr>
          <w:rFonts w:ascii="Calibri" w:hAnsi="Calibri" w:cs="Calibri"/>
        </w:rPr>
        <w:t xml:space="preserve"> </w:t>
      </w:r>
      <w:r w:rsidRPr="00E90914">
        <w:rPr>
          <w:rStyle w:val="Strong"/>
          <w:rFonts w:ascii="Calibri" w:hAnsi="Calibri" w:cs="Calibri"/>
        </w:rPr>
        <w:t>511</w:t>
      </w:r>
      <w:r w:rsidRPr="00E90914">
        <w:rPr>
          <w:rFonts w:ascii="Calibri" w:hAnsi="Calibri" w:cs="Calibri"/>
        </w:rPr>
        <w:t xml:space="preserve"> (2), 265-270 (1990).</w:t>
      </w:r>
    </w:p>
    <w:p w14:paraId="4941EE03" w14:textId="79FAD28D" w:rsidR="00E90914" w:rsidRPr="00E90914" w:rsidRDefault="00E90914" w:rsidP="00E90914">
      <w:pPr>
        <w:pStyle w:val="NormalWeb"/>
        <w:numPr>
          <w:ilvl w:val="0"/>
          <w:numId w:val="3"/>
        </w:numPr>
        <w:spacing w:before="0" w:beforeAutospacing="0" w:after="0" w:afterAutospacing="0"/>
        <w:ind w:left="0" w:firstLine="0"/>
        <w:rPr>
          <w:rFonts w:ascii="Calibri" w:hAnsi="Calibri" w:cs="Calibri"/>
        </w:rPr>
      </w:pPr>
      <w:r w:rsidRPr="00E90914">
        <w:rPr>
          <w:rFonts w:ascii="Calibri" w:hAnsi="Calibri" w:cs="Calibri"/>
        </w:rPr>
        <w:t xml:space="preserve">Canning, B. J. et al. Anatomy and neurophysiology of cough: chest guideline and expert panel report. </w:t>
      </w:r>
      <w:r w:rsidRPr="00E90914">
        <w:rPr>
          <w:rStyle w:val="Emphasis"/>
          <w:rFonts w:ascii="Calibri" w:hAnsi="Calibri" w:cs="Calibri"/>
        </w:rPr>
        <w:t>Chest.</w:t>
      </w:r>
      <w:r w:rsidRPr="00E90914">
        <w:rPr>
          <w:rFonts w:ascii="Calibri" w:hAnsi="Calibri" w:cs="Calibri"/>
        </w:rPr>
        <w:t xml:space="preserve"> </w:t>
      </w:r>
      <w:r w:rsidRPr="00E90914">
        <w:rPr>
          <w:rStyle w:val="Strong"/>
          <w:rFonts w:ascii="Calibri" w:hAnsi="Calibri" w:cs="Calibri"/>
        </w:rPr>
        <w:t>146</w:t>
      </w:r>
      <w:r w:rsidRPr="00E90914">
        <w:rPr>
          <w:rFonts w:ascii="Calibri" w:hAnsi="Calibri" w:cs="Calibri"/>
        </w:rPr>
        <w:t xml:space="preserve"> (6), 1633-1648 (2014).</w:t>
      </w:r>
    </w:p>
    <w:p w14:paraId="0154BDD7" w14:textId="266C6129" w:rsidR="00E90914" w:rsidRPr="00E90914" w:rsidRDefault="00E90914" w:rsidP="00E90914">
      <w:pPr>
        <w:pStyle w:val="NormalWeb"/>
        <w:numPr>
          <w:ilvl w:val="0"/>
          <w:numId w:val="3"/>
        </w:numPr>
        <w:spacing w:before="0" w:beforeAutospacing="0" w:after="0" w:afterAutospacing="0"/>
        <w:ind w:left="0" w:firstLine="0"/>
        <w:rPr>
          <w:rFonts w:ascii="Calibri" w:hAnsi="Calibri" w:cs="Calibri"/>
        </w:rPr>
      </w:pPr>
      <w:r w:rsidRPr="00E90914">
        <w:rPr>
          <w:rFonts w:ascii="Calibri" w:hAnsi="Calibri" w:cs="Calibri"/>
        </w:rPr>
        <w:t xml:space="preserve">Mazzone, S. B., Undem, B. J. Vagal afferent innervation of the airways in health and disease. </w:t>
      </w:r>
      <w:r w:rsidRPr="00E90914">
        <w:rPr>
          <w:rStyle w:val="Emphasis"/>
          <w:rFonts w:ascii="Calibri" w:hAnsi="Calibri" w:cs="Calibri"/>
        </w:rPr>
        <w:t>Physiol Rev.</w:t>
      </w:r>
      <w:r w:rsidRPr="00E90914">
        <w:rPr>
          <w:rFonts w:ascii="Calibri" w:hAnsi="Calibri" w:cs="Calibri"/>
        </w:rPr>
        <w:t xml:space="preserve"> </w:t>
      </w:r>
      <w:r w:rsidRPr="00E90914">
        <w:rPr>
          <w:rStyle w:val="Strong"/>
          <w:rFonts w:ascii="Calibri" w:hAnsi="Calibri" w:cs="Calibri"/>
        </w:rPr>
        <w:t>96</w:t>
      </w:r>
      <w:r w:rsidRPr="00E90914">
        <w:rPr>
          <w:rFonts w:ascii="Calibri" w:hAnsi="Calibri" w:cs="Calibri"/>
        </w:rPr>
        <w:t xml:space="preserve"> (3), 975-1024 (2016).</w:t>
      </w:r>
    </w:p>
    <w:p w14:paraId="2B037EEE" w14:textId="26D83824" w:rsidR="00E90914" w:rsidRPr="00E90914" w:rsidRDefault="00E90914" w:rsidP="00E90914">
      <w:pPr>
        <w:pStyle w:val="NormalWeb"/>
        <w:numPr>
          <w:ilvl w:val="0"/>
          <w:numId w:val="3"/>
        </w:numPr>
        <w:spacing w:before="0" w:beforeAutospacing="0" w:after="0" w:afterAutospacing="0"/>
        <w:ind w:left="0" w:firstLine="0"/>
        <w:rPr>
          <w:rFonts w:ascii="Calibri" w:hAnsi="Calibri" w:cs="Calibri"/>
        </w:rPr>
      </w:pPr>
      <w:r w:rsidRPr="00E90914">
        <w:rPr>
          <w:rFonts w:ascii="Calibri" w:hAnsi="Calibri" w:cs="Calibri"/>
        </w:rPr>
        <w:t xml:space="preserve">Canning, B. J. et al. Identification of the tracheal and laryngeal afferent neurones mediating cough in anaesthetized guinea-pigs. </w:t>
      </w:r>
      <w:r w:rsidRPr="00E90914">
        <w:rPr>
          <w:rStyle w:val="Emphasis"/>
          <w:rFonts w:ascii="Calibri" w:hAnsi="Calibri" w:cs="Calibri"/>
        </w:rPr>
        <w:t>J Physiol.</w:t>
      </w:r>
      <w:r w:rsidRPr="00E90914">
        <w:rPr>
          <w:rFonts w:ascii="Calibri" w:hAnsi="Calibri" w:cs="Calibri"/>
        </w:rPr>
        <w:t xml:space="preserve"> </w:t>
      </w:r>
      <w:r w:rsidRPr="00E90914">
        <w:rPr>
          <w:rStyle w:val="Strong"/>
          <w:rFonts w:ascii="Calibri" w:hAnsi="Calibri" w:cs="Calibri"/>
        </w:rPr>
        <w:t>557</w:t>
      </w:r>
      <w:r w:rsidRPr="00E90914">
        <w:rPr>
          <w:rFonts w:ascii="Calibri" w:hAnsi="Calibri" w:cs="Calibri"/>
        </w:rPr>
        <w:t xml:space="preserve"> (Pt 2), 543-558 (2004).</w:t>
      </w:r>
    </w:p>
    <w:p w14:paraId="40292F2D" w14:textId="4FEE732D" w:rsidR="00E90914" w:rsidRPr="00E90914" w:rsidRDefault="00E90914" w:rsidP="00E90914">
      <w:pPr>
        <w:pStyle w:val="NormalWeb"/>
        <w:numPr>
          <w:ilvl w:val="0"/>
          <w:numId w:val="3"/>
        </w:numPr>
        <w:spacing w:before="0" w:beforeAutospacing="0" w:after="0" w:afterAutospacing="0"/>
        <w:ind w:left="0" w:firstLine="0"/>
        <w:rPr>
          <w:rFonts w:ascii="Calibri" w:hAnsi="Calibri" w:cs="Calibri"/>
        </w:rPr>
      </w:pPr>
      <w:r w:rsidRPr="00E90914">
        <w:rPr>
          <w:rFonts w:ascii="Calibri" w:hAnsi="Calibri" w:cs="Calibri"/>
        </w:rPr>
        <w:lastRenderedPageBreak/>
        <w:t xml:space="preserve">Driessen, A. K. et al. A role for neurokinin 1 receptor-expressing neurons in the paratrigeminal nucleus in bradykinin-evoked cough in guinea-pigs. </w:t>
      </w:r>
      <w:r w:rsidRPr="00E90914">
        <w:rPr>
          <w:rStyle w:val="Emphasis"/>
          <w:rFonts w:ascii="Calibri" w:hAnsi="Calibri" w:cs="Calibri"/>
        </w:rPr>
        <w:t>J Physiol.</w:t>
      </w:r>
      <w:r w:rsidRPr="00E90914">
        <w:rPr>
          <w:rFonts w:ascii="Calibri" w:hAnsi="Calibri" w:cs="Calibri"/>
        </w:rPr>
        <w:t xml:space="preserve"> </w:t>
      </w:r>
      <w:r w:rsidRPr="00E90914">
        <w:rPr>
          <w:rStyle w:val="Strong"/>
          <w:rFonts w:ascii="Calibri" w:hAnsi="Calibri" w:cs="Calibri"/>
        </w:rPr>
        <w:t>598</w:t>
      </w:r>
      <w:r w:rsidRPr="00E90914">
        <w:rPr>
          <w:rFonts w:ascii="Calibri" w:hAnsi="Calibri" w:cs="Calibri"/>
        </w:rPr>
        <w:t xml:space="preserve"> (11), 2257-2275 (2020).</w:t>
      </w:r>
    </w:p>
    <w:p w14:paraId="0703B7F7" w14:textId="09C564BC" w:rsidR="00E90914" w:rsidRPr="00E90914" w:rsidRDefault="00E90914" w:rsidP="00E90914">
      <w:pPr>
        <w:pStyle w:val="NormalWeb"/>
        <w:numPr>
          <w:ilvl w:val="0"/>
          <w:numId w:val="3"/>
        </w:numPr>
        <w:spacing w:before="0" w:beforeAutospacing="0" w:after="0" w:afterAutospacing="0"/>
        <w:ind w:left="0" w:firstLine="0"/>
        <w:rPr>
          <w:rFonts w:ascii="Calibri" w:hAnsi="Calibri" w:cs="Calibri"/>
        </w:rPr>
      </w:pPr>
      <w:r w:rsidRPr="00E90914">
        <w:rPr>
          <w:rFonts w:ascii="Calibri" w:hAnsi="Calibri" w:cs="Calibri"/>
        </w:rPr>
        <w:t xml:space="preserve">Lu, H., Cao, P. Neural mechanisms underlying the coughing reflex. </w:t>
      </w:r>
      <w:r w:rsidRPr="00E90914">
        <w:rPr>
          <w:rStyle w:val="Emphasis"/>
          <w:rFonts w:ascii="Calibri" w:hAnsi="Calibri" w:cs="Calibri"/>
        </w:rPr>
        <w:t>Neurosci Bull.</w:t>
      </w:r>
      <w:r w:rsidRPr="00E90914">
        <w:rPr>
          <w:rFonts w:ascii="Calibri" w:hAnsi="Calibri" w:cs="Calibri"/>
        </w:rPr>
        <w:t xml:space="preserve"> </w:t>
      </w:r>
      <w:r w:rsidRPr="00E90914">
        <w:rPr>
          <w:rStyle w:val="Strong"/>
          <w:rFonts w:ascii="Calibri" w:hAnsi="Calibri" w:cs="Calibri"/>
        </w:rPr>
        <w:t>39</w:t>
      </w:r>
      <w:r w:rsidRPr="00E90914">
        <w:rPr>
          <w:rFonts w:ascii="Calibri" w:hAnsi="Calibri" w:cs="Calibri"/>
        </w:rPr>
        <w:t xml:space="preserve"> (12), 1823-1839 (2023).</w:t>
      </w:r>
    </w:p>
    <w:p w14:paraId="34B53C06" w14:textId="74B63C89" w:rsidR="00E90914" w:rsidRPr="00E90914" w:rsidRDefault="00E90914" w:rsidP="00E90914">
      <w:pPr>
        <w:pStyle w:val="NormalWeb"/>
        <w:numPr>
          <w:ilvl w:val="0"/>
          <w:numId w:val="3"/>
        </w:numPr>
        <w:spacing w:before="0" w:beforeAutospacing="0" w:after="0" w:afterAutospacing="0"/>
        <w:ind w:left="0" w:firstLine="0"/>
        <w:rPr>
          <w:rFonts w:ascii="Calibri" w:hAnsi="Calibri" w:cs="Calibri"/>
        </w:rPr>
      </w:pPr>
      <w:r w:rsidRPr="00E90914">
        <w:rPr>
          <w:rFonts w:ascii="Calibri" w:hAnsi="Calibri" w:cs="Calibri"/>
        </w:rPr>
        <w:t xml:space="preserve">Gannot, N. et al. A vagal–brainstem interoceptive circuit for cough-like defensive behaviors in mice. </w:t>
      </w:r>
      <w:r w:rsidRPr="00E90914">
        <w:rPr>
          <w:rStyle w:val="Emphasis"/>
          <w:rFonts w:ascii="Calibri" w:hAnsi="Calibri" w:cs="Calibri"/>
        </w:rPr>
        <w:t>Nat Neurosci.</w:t>
      </w:r>
      <w:r w:rsidRPr="00E90914">
        <w:rPr>
          <w:rFonts w:ascii="Calibri" w:hAnsi="Calibri" w:cs="Calibri"/>
        </w:rPr>
        <w:t xml:space="preserve"> </w:t>
      </w:r>
      <w:r w:rsidRPr="00E90914">
        <w:rPr>
          <w:rStyle w:val="Strong"/>
          <w:rFonts w:ascii="Calibri" w:hAnsi="Calibri" w:cs="Calibri"/>
        </w:rPr>
        <w:t>27</w:t>
      </w:r>
      <w:r w:rsidRPr="00E90914">
        <w:rPr>
          <w:rFonts w:ascii="Calibri" w:hAnsi="Calibri" w:cs="Calibri"/>
        </w:rPr>
        <w:t xml:space="preserve"> (9), 1734-1744 (2024).</w:t>
      </w:r>
    </w:p>
    <w:p w14:paraId="27CC7BFC" w14:textId="0E3D5579" w:rsidR="00E90914" w:rsidRPr="00E90914" w:rsidRDefault="00E90914" w:rsidP="00E90914">
      <w:pPr>
        <w:pStyle w:val="NormalWeb"/>
        <w:numPr>
          <w:ilvl w:val="0"/>
          <w:numId w:val="3"/>
        </w:numPr>
        <w:spacing w:before="0" w:beforeAutospacing="0" w:after="0" w:afterAutospacing="0"/>
        <w:ind w:left="0" w:firstLine="0"/>
        <w:rPr>
          <w:rFonts w:ascii="Calibri" w:hAnsi="Calibri" w:cs="Calibri"/>
        </w:rPr>
      </w:pPr>
      <w:r w:rsidRPr="00E90914">
        <w:rPr>
          <w:rFonts w:ascii="Calibri" w:hAnsi="Calibri" w:cs="Calibri"/>
        </w:rPr>
        <w:t xml:space="preserve">Bourouiba, L., Dehandschoewercker, E., Bush, J. W. M. Violent expiratory events: on coughing and sneezing. </w:t>
      </w:r>
      <w:r w:rsidRPr="00E90914">
        <w:rPr>
          <w:rStyle w:val="Emphasis"/>
          <w:rFonts w:ascii="Calibri" w:hAnsi="Calibri" w:cs="Calibri"/>
        </w:rPr>
        <w:t>J Fluid Mech.</w:t>
      </w:r>
      <w:r w:rsidRPr="00E90914">
        <w:rPr>
          <w:rFonts w:ascii="Calibri" w:hAnsi="Calibri" w:cs="Calibri"/>
        </w:rPr>
        <w:t xml:space="preserve"> </w:t>
      </w:r>
      <w:r w:rsidRPr="00E90914">
        <w:rPr>
          <w:rStyle w:val="Strong"/>
          <w:rFonts w:ascii="Calibri" w:hAnsi="Calibri" w:cs="Calibri"/>
        </w:rPr>
        <w:t>745</w:t>
      </w:r>
      <w:r w:rsidRPr="00E90914">
        <w:rPr>
          <w:rFonts w:ascii="Calibri" w:hAnsi="Calibri" w:cs="Calibri"/>
        </w:rPr>
        <w:t>, 537-563 (2014).</w:t>
      </w:r>
    </w:p>
    <w:p w14:paraId="6ABD4929" w14:textId="6204C69E" w:rsidR="00E90914" w:rsidRPr="00E90914" w:rsidRDefault="00E90914" w:rsidP="00E90914">
      <w:pPr>
        <w:pStyle w:val="NormalWeb"/>
        <w:numPr>
          <w:ilvl w:val="0"/>
          <w:numId w:val="3"/>
        </w:numPr>
        <w:spacing w:before="0" w:beforeAutospacing="0" w:after="0" w:afterAutospacing="0"/>
        <w:ind w:left="0" w:firstLine="0"/>
        <w:rPr>
          <w:rFonts w:ascii="Calibri" w:hAnsi="Calibri" w:cs="Calibri"/>
        </w:rPr>
      </w:pPr>
      <w:r w:rsidRPr="00E90914">
        <w:rPr>
          <w:rFonts w:ascii="Calibri" w:hAnsi="Calibri" w:cs="Calibri"/>
        </w:rPr>
        <w:t xml:space="preserve">Al-Biltagi, M., Bediwy, A. S., Saeed, N. K. Cough as a neurological sign: what a clinician should know. </w:t>
      </w:r>
      <w:r w:rsidRPr="00E90914">
        <w:rPr>
          <w:rStyle w:val="Emphasis"/>
          <w:rFonts w:ascii="Calibri" w:hAnsi="Calibri" w:cs="Calibri"/>
        </w:rPr>
        <w:t>World J Crit Care Med.</w:t>
      </w:r>
      <w:r w:rsidRPr="00E90914">
        <w:rPr>
          <w:rFonts w:ascii="Calibri" w:hAnsi="Calibri" w:cs="Calibri"/>
        </w:rPr>
        <w:t xml:space="preserve"> </w:t>
      </w:r>
      <w:r w:rsidRPr="00E90914">
        <w:rPr>
          <w:rStyle w:val="Strong"/>
          <w:rFonts w:ascii="Calibri" w:hAnsi="Calibri" w:cs="Calibri"/>
        </w:rPr>
        <w:t>11</w:t>
      </w:r>
      <w:r w:rsidRPr="00E90914">
        <w:rPr>
          <w:rFonts w:ascii="Calibri" w:hAnsi="Calibri" w:cs="Calibri"/>
        </w:rPr>
        <w:t xml:space="preserve"> (3), 115-128 (2022).</w:t>
      </w:r>
    </w:p>
    <w:p w14:paraId="7AACA932" w14:textId="54164A65" w:rsidR="00E90914" w:rsidRPr="00E90914" w:rsidRDefault="00E90914" w:rsidP="00E90914">
      <w:pPr>
        <w:pStyle w:val="NormalWeb"/>
        <w:numPr>
          <w:ilvl w:val="0"/>
          <w:numId w:val="3"/>
        </w:numPr>
        <w:spacing w:before="0" w:beforeAutospacing="0" w:after="0" w:afterAutospacing="0"/>
        <w:ind w:left="0" w:firstLine="0"/>
        <w:rPr>
          <w:rFonts w:ascii="Calibri" w:hAnsi="Calibri" w:cs="Calibri"/>
        </w:rPr>
      </w:pPr>
      <w:r w:rsidRPr="00E90914">
        <w:rPr>
          <w:rFonts w:ascii="Calibri" w:hAnsi="Calibri" w:cs="Calibri"/>
        </w:rPr>
        <w:t xml:space="preserve">Korpás, J., Tomori, Z. </w:t>
      </w:r>
      <w:r w:rsidRPr="00E90914">
        <w:rPr>
          <w:rStyle w:val="Emphasis"/>
          <w:rFonts w:ascii="Calibri" w:hAnsi="Calibri" w:cs="Calibri"/>
        </w:rPr>
        <w:t>Cough and other respiratory reflexes.</w:t>
      </w:r>
      <w:r w:rsidRPr="00E90914">
        <w:rPr>
          <w:rFonts w:ascii="Calibri" w:hAnsi="Calibri" w:cs="Calibri"/>
        </w:rPr>
        <w:t xml:space="preserve"> Karger, Basel (1979).</w:t>
      </w:r>
    </w:p>
    <w:p w14:paraId="4CE3D44E" w14:textId="19721569" w:rsidR="00E90914" w:rsidRPr="00E90914" w:rsidRDefault="00E90914" w:rsidP="00E90914">
      <w:pPr>
        <w:pStyle w:val="NormalWeb"/>
        <w:numPr>
          <w:ilvl w:val="0"/>
          <w:numId w:val="3"/>
        </w:numPr>
        <w:spacing w:before="0" w:beforeAutospacing="0" w:after="0" w:afterAutospacing="0"/>
        <w:ind w:left="0" w:firstLine="0"/>
        <w:rPr>
          <w:rFonts w:ascii="Calibri" w:hAnsi="Calibri" w:cs="Calibri"/>
        </w:rPr>
      </w:pPr>
      <w:r w:rsidRPr="00E90914">
        <w:rPr>
          <w:rFonts w:ascii="Calibri" w:hAnsi="Calibri" w:cs="Calibri"/>
        </w:rPr>
        <w:t xml:space="preserve">Rui, Y. et al. The sneeze reflex in physiological and pathological states: a mini review. </w:t>
      </w:r>
      <w:r w:rsidRPr="00E90914">
        <w:rPr>
          <w:rStyle w:val="Emphasis"/>
          <w:rFonts w:ascii="Calibri" w:hAnsi="Calibri" w:cs="Calibri"/>
        </w:rPr>
        <w:t>Front Neurosci.</w:t>
      </w:r>
      <w:r w:rsidRPr="00E90914">
        <w:rPr>
          <w:rFonts w:ascii="Calibri" w:hAnsi="Calibri" w:cs="Calibri"/>
        </w:rPr>
        <w:t xml:space="preserve"> </w:t>
      </w:r>
      <w:r w:rsidRPr="00E90914">
        <w:rPr>
          <w:rStyle w:val="Strong"/>
          <w:rFonts w:ascii="Calibri" w:hAnsi="Calibri" w:cs="Calibri"/>
        </w:rPr>
        <w:t>19</w:t>
      </w:r>
      <w:r w:rsidRPr="00E90914">
        <w:rPr>
          <w:rFonts w:ascii="Calibri" w:hAnsi="Calibri" w:cs="Calibri"/>
        </w:rPr>
        <w:t>, 1598027 (2025).</w:t>
      </w:r>
    </w:p>
    <w:p w14:paraId="5B5498F7" w14:textId="48AC2FA4" w:rsidR="00E90914" w:rsidRPr="00E90914" w:rsidRDefault="00E90914" w:rsidP="00E90914">
      <w:pPr>
        <w:pStyle w:val="NormalWeb"/>
        <w:numPr>
          <w:ilvl w:val="0"/>
          <w:numId w:val="3"/>
        </w:numPr>
        <w:spacing w:before="0" w:beforeAutospacing="0" w:after="0" w:afterAutospacing="0"/>
        <w:ind w:left="0" w:firstLine="0"/>
        <w:rPr>
          <w:rFonts w:ascii="Calibri" w:hAnsi="Calibri" w:cs="Calibri"/>
        </w:rPr>
      </w:pPr>
      <w:r w:rsidRPr="00E90914">
        <w:rPr>
          <w:rFonts w:ascii="Calibri" w:hAnsi="Calibri" w:cs="Calibri"/>
        </w:rPr>
        <w:t xml:space="preserve">Batsel, H. L., Lines, A. J. Discharge of respiratory neurons in sneezes resulting from ethmoidal nerve stimulation. </w:t>
      </w:r>
      <w:r w:rsidRPr="00E90914">
        <w:rPr>
          <w:rStyle w:val="Emphasis"/>
          <w:rFonts w:ascii="Calibri" w:hAnsi="Calibri" w:cs="Calibri"/>
        </w:rPr>
        <w:t>Exp Neurol.</w:t>
      </w:r>
      <w:r w:rsidRPr="00E90914">
        <w:rPr>
          <w:rFonts w:ascii="Calibri" w:hAnsi="Calibri" w:cs="Calibri"/>
        </w:rPr>
        <w:t xml:space="preserve"> </w:t>
      </w:r>
      <w:r w:rsidRPr="00E90914">
        <w:rPr>
          <w:rStyle w:val="Strong"/>
          <w:rFonts w:ascii="Calibri" w:hAnsi="Calibri" w:cs="Calibri"/>
        </w:rPr>
        <w:t>58</w:t>
      </w:r>
      <w:r w:rsidRPr="00E90914">
        <w:rPr>
          <w:rFonts w:ascii="Calibri" w:hAnsi="Calibri" w:cs="Calibri"/>
        </w:rPr>
        <w:t xml:space="preserve"> (3), 410-424 (1978).</w:t>
      </w:r>
    </w:p>
    <w:p w14:paraId="577D1365" w14:textId="10AC7FE5" w:rsidR="00E90914" w:rsidRPr="00E90914" w:rsidRDefault="00E90914" w:rsidP="00E90914">
      <w:pPr>
        <w:pStyle w:val="NormalWeb"/>
        <w:numPr>
          <w:ilvl w:val="0"/>
          <w:numId w:val="3"/>
        </w:numPr>
        <w:spacing w:before="0" w:beforeAutospacing="0" w:after="0" w:afterAutospacing="0"/>
        <w:ind w:left="0" w:firstLine="0"/>
        <w:rPr>
          <w:rFonts w:ascii="Calibri" w:hAnsi="Calibri" w:cs="Calibri"/>
        </w:rPr>
      </w:pPr>
      <w:r w:rsidRPr="00E90914">
        <w:rPr>
          <w:rFonts w:ascii="Calibri" w:hAnsi="Calibri" w:cs="Calibri"/>
        </w:rPr>
        <w:t xml:space="preserve">Wallois, F., Bodineau, L., Macron, J. M., Marlot, D., Duron, B. Role of respiratory and non-respiratory neurones in the region of the NTS in the elaboration of the sneeze reflex in cat. </w:t>
      </w:r>
      <w:r w:rsidRPr="00E90914">
        <w:rPr>
          <w:rStyle w:val="Emphasis"/>
          <w:rFonts w:ascii="Calibri" w:hAnsi="Calibri" w:cs="Calibri"/>
        </w:rPr>
        <w:t>Brain Res.</w:t>
      </w:r>
      <w:r w:rsidRPr="00E90914">
        <w:rPr>
          <w:rFonts w:ascii="Calibri" w:hAnsi="Calibri" w:cs="Calibri"/>
        </w:rPr>
        <w:t xml:space="preserve"> </w:t>
      </w:r>
      <w:r w:rsidRPr="00E90914">
        <w:rPr>
          <w:rStyle w:val="Strong"/>
          <w:rFonts w:ascii="Calibri" w:hAnsi="Calibri" w:cs="Calibri"/>
        </w:rPr>
        <w:t>768</w:t>
      </w:r>
      <w:r w:rsidRPr="00E90914">
        <w:rPr>
          <w:rFonts w:ascii="Calibri" w:hAnsi="Calibri" w:cs="Calibri"/>
        </w:rPr>
        <w:t xml:space="preserve"> (1-2), 71-85 (1997).</w:t>
      </w:r>
    </w:p>
    <w:p w14:paraId="745DF775" w14:textId="44B33B73" w:rsidR="00E90914" w:rsidRPr="00E90914" w:rsidRDefault="00E90914" w:rsidP="00E90914">
      <w:pPr>
        <w:pStyle w:val="NormalWeb"/>
        <w:numPr>
          <w:ilvl w:val="0"/>
          <w:numId w:val="3"/>
        </w:numPr>
        <w:spacing w:before="0" w:beforeAutospacing="0" w:after="0" w:afterAutospacing="0"/>
        <w:ind w:left="0" w:firstLine="0"/>
        <w:rPr>
          <w:rFonts w:ascii="Calibri" w:hAnsi="Calibri" w:cs="Calibri"/>
        </w:rPr>
      </w:pPr>
      <w:r w:rsidRPr="00E90914">
        <w:rPr>
          <w:rFonts w:ascii="Calibri" w:hAnsi="Calibri" w:cs="Calibri"/>
        </w:rPr>
        <w:t xml:space="preserve">Hersch, M. Loss of ability to sneeze in lateral medullary syndrome. </w:t>
      </w:r>
      <w:r w:rsidRPr="00E90914">
        <w:rPr>
          <w:rStyle w:val="Emphasis"/>
          <w:rFonts w:ascii="Calibri" w:hAnsi="Calibri" w:cs="Calibri"/>
        </w:rPr>
        <w:t>Neurology.</w:t>
      </w:r>
      <w:r w:rsidRPr="00E90914">
        <w:rPr>
          <w:rFonts w:ascii="Calibri" w:hAnsi="Calibri" w:cs="Calibri"/>
        </w:rPr>
        <w:t xml:space="preserve"> </w:t>
      </w:r>
      <w:r w:rsidRPr="00E90914">
        <w:rPr>
          <w:rStyle w:val="Strong"/>
          <w:rFonts w:ascii="Calibri" w:hAnsi="Calibri" w:cs="Calibri"/>
        </w:rPr>
        <w:t>54</w:t>
      </w:r>
      <w:r w:rsidRPr="00E90914">
        <w:rPr>
          <w:rFonts w:ascii="Calibri" w:hAnsi="Calibri" w:cs="Calibri"/>
        </w:rPr>
        <w:t xml:space="preserve"> (2), 520-521 (2000).</w:t>
      </w:r>
    </w:p>
    <w:p w14:paraId="53EB47AD" w14:textId="2AFC7AA7" w:rsidR="00E90914" w:rsidRPr="00E90914" w:rsidRDefault="00E90914" w:rsidP="00E90914">
      <w:pPr>
        <w:pStyle w:val="NormalWeb"/>
        <w:numPr>
          <w:ilvl w:val="0"/>
          <w:numId w:val="3"/>
        </w:numPr>
        <w:spacing w:before="0" w:beforeAutospacing="0" w:after="0" w:afterAutospacing="0"/>
        <w:ind w:left="0" w:firstLine="0"/>
        <w:rPr>
          <w:rFonts w:ascii="Calibri" w:hAnsi="Calibri" w:cs="Calibri"/>
        </w:rPr>
      </w:pPr>
      <w:r w:rsidRPr="00E90914">
        <w:rPr>
          <w:rFonts w:ascii="Calibri" w:hAnsi="Calibri" w:cs="Calibri"/>
        </w:rPr>
        <w:t xml:space="preserve">Cauna, N., Hinderer, K. H., Wentges, R. T. Sensory receptor organs of the human nasal respiratory mucosa. </w:t>
      </w:r>
      <w:r w:rsidRPr="00E90914">
        <w:rPr>
          <w:rStyle w:val="Emphasis"/>
          <w:rFonts w:ascii="Calibri" w:hAnsi="Calibri" w:cs="Calibri"/>
        </w:rPr>
        <w:t>Am J Anat.</w:t>
      </w:r>
      <w:r w:rsidRPr="00E90914">
        <w:rPr>
          <w:rFonts w:ascii="Calibri" w:hAnsi="Calibri" w:cs="Calibri"/>
        </w:rPr>
        <w:t xml:space="preserve"> </w:t>
      </w:r>
      <w:r w:rsidRPr="00E90914">
        <w:rPr>
          <w:rStyle w:val="Strong"/>
          <w:rFonts w:ascii="Calibri" w:hAnsi="Calibri" w:cs="Calibri"/>
        </w:rPr>
        <w:t>124</w:t>
      </w:r>
      <w:r w:rsidRPr="00E90914">
        <w:rPr>
          <w:rFonts w:ascii="Calibri" w:hAnsi="Calibri" w:cs="Calibri"/>
        </w:rPr>
        <w:t xml:space="preserve"> (2), 187-209 (1969).</w:t>
      </w:r>
    </w:p>
    <w:p w14:paraId="0429A193" w14:textId="32FA2446" w:rsidR="00E90914" w:rsidRPr="00E90914" w:rsidRDefault="00E90914" w:rsidP="00E90914">
      <w:pPr>
        <w:pStyle w:val="NormalWeb"/>
        <w:numPr>
          <w:ilvl w:val="0"/>
          <w:numId w:val="3"/>
        </w:numPr>
        <w:spacing w:before="0" w:beforeAutospacing="0" w:after="0" w:afterAutospacing="0"/>
        <w:ind w:left="0" w:firstLine="0"/>
        <w:rPr>
          <w:rFonts w:ascii="Calibri" w:hAnsi="Calibri" w:cs="Calibri"/>
        </w:rPr>
      </w:pPr>
      <w:r w:rsidRPr="00E90914">
        <w:rPr>
          <w:rFonts w:ascii="Calibri" w:hAnsi="Calibri" w:cs="Calibri"/>
        </w:rPr>
        <w:t xml:space="preserve">Simera, M. et al. Interactions of mechanically induced coughing and sneezing in cat. </w:t>
      </w:r>
      <w:r w:rsidRPr="00E90914">
        <w:rPr>
          <w:rStyle w:val="Emphasis"/>
          <w:rFonts w:ascii="Calibri" w:hAnsi="Calibri" w:cs="Calibri"/>
        </w:rPr>
        <w:t>Respir Physiol Neurobiol.</w:t>
      </w:r>
      <w:r w:rsidRPr="00E90914">
        <w:rPr>
          <w:rFonts w:ascii="Calibri" w:hAnsi="Calibri" w:cs="Calibri"/>
        </w:rPr>
        <w:t xml:space="preserve"> </w:t>
      </w:r>
      <w:r w:rsidRPr="00E90914">
        <w:rPr>
          <w:rStyle w:val="Strong"/>
          <w:rFonts w:ascii="Calibri" w:hAnsi="Calibri" w:cs="Calibri"/>
        </w:rPr>
        <w:t>205</w:t>
      </w:r>
      <w:r w:rsidRPr="00E90914">
        <w:rPr>
          <w:rFonts w:ascii="Calibri" w:hAnsi="Calibri" w:cs="Calibri"/>
        </w:rPr>
        <w:t>, 21-27 (2015).</w:t>
      </w:r>
    </w:p>
    <w:p w14:paraId="4C284331" w14:textId="414E4F78" w:rsidR="00E90914" w:rsidRPr="00E90914" w:rsidRDefault="00E90914" w:rsidP="00E90914">
      <w:pPr>
        <w:pStyle w:val="NormalWeb"/>
        <w:numPr>
          <w:ilvl w:val="0"/>
          <w:numId w:val="3"/>
        </w:numPr>
        <w:spacing w:before="0" w:beforeAutospacing="0" w:after="0" w:afterAutospacing="0"/>
        <w:ind w:left="0" w:firstLine="0"/>
        <w:rPr>
          <w:rFonts w:ascii="Calibri" w:hAnsi="Calibri" w:cs="Calibri"/>
        </w:rPr>
      </w:pPr>
      <w:r w:rsidRPr="00E90914">
        <w:rPr>
          <w:rFonts w:ascii="Calibri" w:hAnsi="Calibri" w:cs="Calibri"/>
        </w:rPr>
        <w:t xml:space="preserve">Burke, W. Why do we sneeze? </w:t>
      </w:r>
      <w:r w:rsidRPr="00E90914">
        <w:rPr>
          <w:rStyle w:val="Emphasis"/>
          <w:rFonts w:ascii="Calibri" w:hAnsi="Calibri" w:cs="Calibri"/>
        </w:rPr>
        <w:t>Med Hypotheses.</w:t>
      </w:r>
      <w:r w:rsidRPr="00E90914">
        <w:rPr>
          <w:rFonts w:ascii="Calibri" w:hAnsi="Calibri" w:cs="Calibri"/>
        </w:rPr>
        <w:t xml:space="preserve"> </w:t>
      </w:r>
      <w:r w:rsidRPr="00E90914">
        <w:rPr>
          <w:rStyle w:val="Strong"/>
          <w:rFonts w:ascii="Calibri" w:hAnsi="Calibri" w:cs="Calibri"/>
        </w:rPr>
        <w:t>78</w:t>
      </w:r>
      <w:r w:rsidRPr="00E90914">
        <w:rPr>
          <w:rFonts w:ascii="Calibri" w:hAnsi="Calibri" w:cs="Calibri"/>
        </w:rPr>
        <w:t xml:space="preserve"> (4), 502-504 (2012).</w:t>
      </w:r>
    </w:p>
    <w:p w14:paraId="3FA690E2" w14:textId="744B97B7" w:rsidR="00E90914" w:rsidRPr="00E90914" w:rsidRDefault="00E90914" w:rsidP="00E90914">
      <w:pPr>
        <w:pStyle w:val="NormalWeb"/>
        <w:numPr>
          <w:ilvl w:val="0"/>
          <w:numId w:val="3"/>
        </w:numPr>
        <w:spacing w:before="0" w:beforeAutospacing="0" w:after="0" w:afterAutospacing="0"/>
        <w:ind w:left="0" w:firstLine="0"/>
        <w:rPr>
          <w:rFonts w:ascii="Calibri" w:hAnsi="Calibri" w:cs="Calibri"/>
        </w:rPr>
      </w:pPr>
      <w:r w:rsidRPr="00E90914">
        <w:rPr>
          <w:rFonts w:ascii="Calibri" w:hAnsi="Calibri" w:cs="Calibri"/>
        </w:rPr>
        <w:t xml:space="preserve">Hiramatsu, Y. et al. The mechanism of pertussis cough revealed by the mouse-coughing model. </w:t>
      </w:r>
      <w:r w:rsidRPr="00E90914">
        <w:rPr>
          <w:rStyle w:val="Emphasis"/>
          <w:rFonts w:ascii="Calibri" w:hAnsi="Calibri" w:cs="Calibri"/>
        </w:rPr>
        <w:t>mBio.</w:t>
      </w:r>
      <w:r w:rsidRPr="00E90914">
        <w:rPr>
          <w:rFonts w:ascii="Calibri" w:hAnsi="Calibri" w:cs="Calibri"/>
        </w:rPr>
        <w:t xml:space="preserve"> </w:t>
      </w:r>
      <w:r w:rsidRPr="00E90914">
        <w:rPr>
          <w:rStyle w:val="Strong"/>
          <w:rFonts w:ascii="Calibri" w:hAnsi="Calibri" w:cs="Calibri"/>
        </w:rPr>
        <w:t>13</w:t>
      </w:r>
      <w:r w:rsidRPr="00E90914">
        <w:rPr>
          <w:rFonts w:ascii="Calibri" w:hAnsi="Calibri" w:cs="Calibri"/>
        </w:rPr>
        <w:t xml:space="preserve"> (2), e0319721 (2022).</w:t>
      </w:r>
    </w:p>
    <w:p w14:paraId="7410FF05" w14:textId="1308419E" w:rsidR="00E90914" w:rsidRPr="00E90914" w:rsidRDefault="00E90914" w:rsidP="00E90914">
      <w:pPr>
        <w:pStyle w:val="NormalWeb"/>
        <w:numPr>
          <w:ilvl w:val="0"/>
          <w:numId w:val="3"/>
        </w:numPr>
        <w:spacing w:before="0" w:beforeAutospacing="0" w:after="0" w:afterAutospacing="0"/>
        <w:ind w:left="0" w:firstLine="0"/>
        <w:rPr>
          <w:rFonts w:ascii="Calibri" w:hAnsi="Calibri" w:cs="Calibri"/>
        </w:rPr>
      </w:pPr>
      <w:r w:rsidRPr="00E90914">
        <w:rPr>
          <w:rFonts w:ascii="Calibri" w:hAnsi="Calibri" w:cs="Calibri"/>
        </w:rPr>
        <w:t xml:space="preserve">Chen, L. et al. Establishment of a mouse model with all four clinical features of eosinophilic bronchitis. </w:t>
      </w:r>
      <w:r w:rsidRPr="00E90914">
        <w:rPr>
          <w:rStyle w:val="Emphasis"/>
          <w:rFonts w:ascii="Calibri" w:hAnsi="Calibri" w:cs="Calibri"/>
        </w:rPr>
        <w:t>Sci Rep.</w:t>
      </w:r>
      <w:r w:rsidRPr="00E90914">
        <w:rPr>
          <w:rFonts w:ascii="Calibri" w:hAnsi="Calibri" w:cs="Calibri"/>
        </w:rPr>
        <w:t xml:space="preserve"> </w:t>
      </w:r>
      <w:r w:rsidRPr="00E90914">
        <w:rPr>
          <w:rStyle w:val="Strong"/>
          <w:rFonts w:ascii="Calibri" w:hAnsi="Calibri" w:cs="Calibri"/>
        </w:rPr>
        <w:t>10</w:t>
      </w:r>
      <w:r w:rsidRPr="00E90914">
        <w:rPr>
          <w:rFonts w:ascii="Calibri" w:hAnsi="Calibri" w:cs="Calibri"/>
        </w:rPr>
        <w:t xml:space="preserve"> (1), 10557 (2020).</w:t>
      </w:r>
    </w:p>
    <w:p w14:paraId="4B14699D" w14:textId="3ECA00DF" w:rsidR="00E90914" w:rsidRPr="00E90914" w:rsidRDefault="00E90914" w:rsidP="00E90914">
      <w:pPr>
        <w:pStyle w:val="NormalWeb"/>
        <w:numPr>
          <w:ilvl w:val="0"/>
          <w:numId w:val="3"/>
        </w:numPr>
        <w:spacing w:before="0" w:beforeAutospacing="0" w:after="0" w:afterAutospacing="0"/>
        <w:ind w:left="0" w:firstLine="0"/>
        <w:rPr>
          <w:rFonts w:ascii="Calibri" w:hAnsi="Calibri" w:cs="Calibri"/>
        </w:rPr>
      </w:pPr>
      <w:r w:rsidRPr="00E90914">
        <w:rPr>
          <w:rFonts w:ascii="Calibri" w:hAnsi="Calibri" w:cs="Calibri"/>
        </w:rPr>
        <w:t xml:space="preserve">Li, F. et al. Sneezing reflex is mediated by a peptidergic pathway from nose to brainstem. </w:t>
      </w:r>
      <w:r w:rsidRPr="00E90914">
        <w:rPr>
          <w:rStyle w:val="Emphasis"/>
          <w:rFonts w:ascii="Calibri" w:hAnsi="Calibri" w:cs="Calibri"/>
        </w:rPr>
        <w:t>Cell.</w:t>
      </w:r>
      <w:r w:rsidRPr="00E90914">
        <w:rPr>
          <w:rFonts w:ascii="Calibri" w:hAnsi="Calibri" w:cs="Calibri"/>
        </w:rPr>
        <w:t xml:space="preserve"> </w:t>
      </w:r>
      <w:r w:rsidRPr="00E90914">
        <w:rPr>
          <w:rStyle w:val="Strong"/>
          <w:rFonts w:ascii="Calibri" w:hAnsi="Calibri" w:cs="Calibri"/>
        </w:rPr>
        <w:t>184</w:t>
      </w:r>
      <w:r w:rsidRPr="00E90914">
        <w:rPr>
          <w:rFonts w:ascii="Calibri" w:hAnsi="Calibri" w:cs="Calibri"/>
        </w:rPr>
        <w:t xml:space="preserve"> (14), 3762-3773.e3710 (2021).</w:t>
      </w:r>
    </w:p>
    <w:p w14:paraId="69247D2E" w14:textId="208AEAF1" w:rsidR="00E90914" w:rsidRPr="00E90914" w:rsidRDefault="00E90914" w:rsidP="00E90914">
      <w:pPr>
        <w:pStyle w:val="NormalWeb"/>
        <w:numPr>
          <w:ilvl w:val="0"/>
          <w:numId w:val="3"/>
        </w:numPr>
        <w:spacing w:before="0" w:beforeAutospacing="0" w:after="0" w:afterAutospacing="0"/>
        <w:ind w:left="0" w:firstLine="0"/>
        <w:rPr>
          <w:rFonts w:ascii="Calibri" w:hAnsi="Calibri" w:cs="Calibri"/>
        </w:rPr>
      </w:pPr>
      <w:r w:rsidRPr="00E90914">
        <w:rPr>
          <w:rFonts w:ascii="Calibri" w:hAnsi="Calibri" w:cs="Calibri"/>
        </w:rPr>
        <w:t xml:space="preserve">Lu, H. et al. Brainstem opioid peptidergic neurons regulate cough reflexes in mice. </w:t>
      </w:r>
      <w:r w:rsidRPr="00E90914">
        <w:rPr>
          <w:rStyle w:val="Emphasis"/>
          <w:rFonts w:ascii="Calibri" w:hAnsi="Calibri" w:cs="Calibri"/>
        </w:rPr>
        <w:t>Innovation (Camb).</w:t>
      </w:r>
      <w:r w:rsidRPr="00E90914">
        <w:rPr>
          <w:rFonts w:ascii="Calibri" w:hAnsi="Calibri" w:cs="Calibri"/>
        </w:rPr>
        <w:t xml:space="preserve"> </w:t>
      </w:r>
      <w:r w:rsidRPr="00E90914">
        <w:rPr>
          <w:rStyle w:val="Strong"/>
          <w:rFonts w:ascii="Calibri" w:hAnsi="Calibri" w:cs="Calibri"/>
        </w:rPr>
        <w:t>5</w:t>
      </w:r>
      <w:r w:rsidRPr="00E90914">
        <w:rPr>
          <w:rFonts w:ascii="Calibri" w:hAnsi="Calibri" w:cs="Calibri"/>
        </w:rPr>
        <w:t xml:space="preserve"> (6)</w:t>
      </w:r>
      <w:r w:rsidR="000441EC">
        <w:rPr>
          <w:rFonts w:ascii="Calibri" w:hAnsi="Calibri" w:cs="Calibri"/>
        </w:rPr>
        <w:t xml:space="preserve">, </w:t>
      </w:r>
      <w:r w:rsidR="000441EC" w:rsidRPr="000441EC">
        <w:rPr>
          <w:rFonts w:ascii="Calibri" w:hAnsi="Calibri" w:cs="Calibri"/>
        </w:rPr>
        <w:t>100721</w:t>
      </w:r>
      <w:r w:rsidRPr="00E90914">
        <w:rPr>
          <w:rFonts w:ascii="Calibri" w:hAnsi="Calibri" w:cs="Calibri"/>
        </w:rPr>
        <w:t xml:space="preserve"> (2024).</w:t>
      </w:r>
    </w:p>
    <w:p w14:paraId="37E3430D" w14:textId="47FBCD60" w:rsidR="00E90914" w:rsidRPr="00E90914" w:rsidRDefault="00E90914" w:rsidP="00E90914">
      <w:pPr>
        <w:pStyle w:val="NormalWeb"/>
        <w:numPr>
          <w:ilvl w:val="0"/>
          <w:numId w:val="3"/>
        </w:numPr>
        <w:spacing w:before="0" w:beforeAutospacing="0" w:after="0" w:afterAutospacing="0"/>
        <w:ind w:left="0" w:firstLine="0"/>
        <w:rPr>
          <w:rFonts w:ascii="Calibri" w:hAnsi="Calibri" w:cs="Calibri"/>
        </w:rPr>
      </w:pPr>
      <w:r w:rsidRPr="00E90914">
        <w:rPr>
          <w:rFonts w:ascii="Calibri" w:hAnsi="Calibri" w:cs="Calibri"/>
        </w:rPr>
        <w:t xml:space="preserve">Ludlow, C. L. Laryngeal reflexes. </w:t>
      </w:r>
      <w:r w:rsidRPr="00E90914">
        <w:rPr>
          <w:rStyle w:val="Emphasis"/>
          <w:rFonts w:ascii="Calibri" w:hAnsi="Calibri" w:cs="Calibri"/>
        </w:rPr>
        <w:t>J Clin Neurophysiol.</w:t>
      </w:r>
      <w:r w:rsidRPr="00E90914">
        <w:rPr>
          <w:rFonts w:ascii="Calibri" w:hAnsi="Calibri" w:cs="Calibri"/>
        </w:rPr>
        <w:t xml:space="preserve"> </w:t>
      </w:r>
      <w:r w:rsidRPr="00E90914">
        <w:rPr>
          <w:rStyle w:val="Strong"/>
          <w:rFonts w:ascii="Calibri" w:hAnsi="Calibri" w:cs="Calibri"/>
        </w:rPr>
        <w:t>32</w:t>
      </w:r>
      <w:r w:rsidRPr="00E90914">
        <w:rPr>
          <w:rFonts w:ascii="Calibri" w:hAnsi="Calibri" w:cs="Calibri"/>
        </w:rPr>
        <w:t xml:space="preserve"> (4), 284-293 (2015).</w:t>
      </w:r>
    </w:p>
    <w:p w14:paraId="24900E6F" w14:textId="2202B917" w:rsidR="00E90914" w:rsidRPr="00E90914" w:rsidRDefault="00E90914" w:rsidP="00E90914">
      <w:pPr>
        <w:pStyle w:val="NormalWeb"/>
        <w:numPr>
          <w:ilvl w:val="0"/>
          <w:numId w:val="3"/>
        </w:numPr>
        <w:spacing w:before="0" w:beforeAutospacing="0" w:after="0" w:afterAutospacing="0"/>
        <w:ind w:left="0" w:firstLine="0"/>
        <w:rPr>
          <w:rFonts w:ascii="Calibri" w:hAnsi="Calibri" w:cs="Calibri"/>
        </w:rPr>
      </w:pPr>
      <w:r w:rsidRPr="00E90914">
        <w:rPr>
          <w:rFonts w:ascii="Calibri" w:hAnsi="Calibri" w:cs="Calibri"/>
        </w:rPr>
        <w:t xml:space="preserve">Laude, E. A., Higgins, K. S., Morice, A. H. A comparative study of the effects of citric acid, capsaicin and resiniferatoxin on the cough challenge in guinea-pig and man. </w:t>
      </w:r>
      <w:r w:rsidRPr="00E90914">
        <w:rPr>
          <w:rStyle w:val="Emphasis"/>
          <w:rFonts w:ascii="Calibri" w:hAnsi="Calibri" w:cs="Calibri"/>
        </w:rPr>
        <w:t>Pulm Pharmacol.</w:t>
      </w:r>
      <w:r w:rsidRPr="00E90914">
        <w:rPr>
          <w:rFonts w:ascii="Calibri" w:hAnsi="Calibri" w:cs="Calibri"/>
        </w:rPr>
        <w:t xml:space="preserve"> </w:t>
      </w:r>
      <w:r w:rsidRPr="00E90914">
        <w:rPr>
          <w:rStyle w:val="Strong"/>
          <w:rFonts w:ascii="Calibri" w:hAnsi="Calibri" w:cs="Calibri"/>
        </w:rPr>
        <w:t>6</w:t>
      </w:r>
      <w:r w:rsidRPr="00E90914">
        <w:rPr>
          <w:rFonts w:ascii="Calibri" w:hAnsi="Calibri" w:cs="Calibri"/>
        </w:rPr>
        <w:t xml:space="preserve"> (3), 171-175 (1993).</w:t>
      </w:r>
    </w:p>
    <w:p w14:paraId="45868174" w14:textId="5D835955" w:rsidR="00E90914" w:rsidRPr="00E90914" w:rsidRDefault="00E90914" w:rsidP="00E90914">
      <w:pPr>
        <w:pStyle w:val="NormalWeb"/>
        <w:numPr>
          <w:ilvl w:val="0"/>
          <w:numId w:val="3"/>
        </w:numPr>
        <w:spacing w:before="0" w:beforeAutospacing="0" w:after="0" w:afterAutospacing="0"/>
        <w:ind w:left="0" w:firstLine="0"/>
        <w:rPr>
          <w:rFonts w:ascii="Calibri" w:hAnsi="Calibri" w:cs="Calibri"/>
        </w:rPr>
      </w:pPr>
      <w:r w:rsidRPr="00E90914">
        <w:rPr>
          <w:rFonts w:ascii="Calibri" w:hAnsi="Calibri" w:cs="Calibri"/>
        </w:rPr>
        <w:t xml:space="preserve">Nascimento, L. A., Fonseca, L. F., Rosseto, E. G., Santos, C. B. Development of a safety protocol for management of thirst in the immediate postoperative period. </w:t>
      </w:r>
      <w:r w:rsidRPr="00E90914">
        <w:rPr>
          <w:rStyle w:val="Emphasis"/>
          <w:rFonts w:ascii="Calibri" w:hAnsi="Calibri" w:cs="Calibri"/>
        </w:rPr>
        <w:t>Rev Esc Enferm USP.</w:t>
      </w:r>
      <w:r w:rsidRPr="00E90914">
        <w:rPr>
          <w:rFonts w:ascii="Calibri" w:hAnsi="Calibri" w:cs="Calibri"/>
        </w:rPr>
        <w:t xml:space="preserve"> </w:t>
      </w:r>
      <w:r w:rsidRPr="00E90914">
        <w:rPr>
          <w:rStyle w:val="Strong"/>
          <w:rFonts w:ascii="Calibri" w:hAnsi="Calibri" w:cs="Calibri"/>
        </w:rPr>
        <w:t>48</w:t>
      </w:r>
      <w:r w:rsidRPr="00E90914">
        <w:rPr>
          <w:rFonts w:ascii="Calibri" w:hAnsi="Calibri" w:cs="Calibri"/>
        </w:rPr>
        <w:t xml:space="preserve"> (5), 834-843 (2014).</w:t>
      </w:r>
    </w:p>
    <w:p w14:paraId="542123C5" w14:textId="1470656B" w:rsidR="00E90914" w:rsidRPr="00E90914" w:rsidRDefault="00E90914" w:rsidP="00E90914">
      <w:pPr>
        <w:pStyle w:val="NormalWeb"/>
        <w:numPr>
          <w:ilvl w:val="0"/>
          <w:numId w:val="3"/>
        </w:numPr>
        <w:spacing w:before="0" w:beforeAutospacing="0" w:after="0" w:afterAutospacing="0"/>
        <w:ind w:left="0" w:firstLine="0"/>
        <w:rPr>
          <w:rFonts w:ascii="Calibri" w:hAnsi="Calibri" w:cs="Calibri"/>
        </w:rPr>
      </w:pPr>
      <w:r w:rsidRPr="00E90914">
        <w:rPr>
          <w:rFonts w:ascii="Calibri" w:hAnsi="Calibri" w:cs="Calibri"/>
        </w:rPr>
        <w:t xml:space="preserve">Meisel, A. et al. Detection of mouse cough based on sound monitoring and respiratory airflow waveforms. </w:t>
      </w:r>
      <w:r w:rsidRPr="00E90914">
        <w:rPr>
          <w:rStyle w:val="Emphasis"/>
          <w:rFonts w:ascii="Calibri" w:hAnsi="Calibri" w:cs="Calibri"/>
        </w:rPr>
        <w:t>PLoS One.</w:t>
      </w:r>
      <w:r w:rsidRPr="00E90914">
        <w:rPr>
          <w:rFonts w:ascii="Calibri" w:hAnsi="Calibri" w:cs="Calibri"/>
        </w:rPr>
        <w:t xml:space="preserve"> </w:t>
      </w:r>
      <w:r w:rsidRPr="00E90914">
        <w:rPr>
          <w:rStyle w:val="Strong"/>
          <w:rFonts w:ascii="Calibri" w:hAnsi="Calibri" w:cs="Calibri"/>
        </w:rPr>
        <w:t>8</w:t>
      </w:r>
      <w:r w:rsidRPr="00E90914">
        <w:rPr>
          <w:rFonts w:ascii="Calibri" w:hAnsi="Calibri" w:cs="Calibri"/>
        </w:rPr>
        <w:t xml:space="preserve"> (3)</w:t>
      </w:r>
      <w:r w:rsidR="000441EC">
        <w:rPr>
          <w:rFonts w:ascii="Calibri" w:hAnsi="Calibri" w:cs="Calibri"/>
        </w:rPr>
        <w:t xml:space="preserve">, </w:t>
      </w:r>
      <w:r w:rsidR="000441EC" w:rsidRPr="000441EC">
        <w:rPr>
          <w:rFonts w:ascii="Calibri" w:hAnsi="Calibri" w:cs="Calibri"/>
        </w:rPr>
        <w:t>e59263</w:t>
      </w:r>
      <w:r w:rsidRPr="00E90914">
        <w:rPr>
          <w:rFonts w:ascii="Calibri" w:hAnsi="Calibri" w:cs="Calibri"/>
        </w:rPr>
        <w:t xml:space="preserve"> (2013).</w:t>
      </w:r>
    </w:p>
    <w:p w14:paraId="039C561C" w14:textId="3EB5027B" w:rsidR="00516914" w:rsidRPr="00DA3C5C" w:rsidRDefault="00516914" w:rsidP="00516914">
      <w:pPr>
        <w:pBdr>
          <w:top w:val="nil"/>
          <w:left w:val="nil"/>
          <w:bottom w:val="nil"/>
          <w:right w:val="nil"/>
          <w:between w:val="nil"/>
        </w:pBdr>
        <w:rPr>
          <w:rFonts w:asciiTheme="majorHAnsi" w:hAnsiTheme="majorHAnsi" w:cstheme="majorHAnsi"/>
          <w:bCs/>
          <w:color w:val="808080" w:themeColor="background1" w:themeShade="80"/>
        </w:rPr>
      </w:pPr>
    </w:p>
    <w:sectPr w:rsidR="00516914" w:rsidRPr="00DA3C5C" w:rsidSect="00073030">
      <w:headerReference w:type="even" r:id="rId11"/>
      <w:headerReference w:type="default" r:id="rId12"/>
      <w:footerReference w:type="even" r:id="rId13"/>
      <w:headerReference w:type="first" r:id="rId14"/>
      <w:pgSz w:w="12240" w:h="15840" w:code="1"/>
      <w:pgMar w:top="1440" w:right="1440" w:bottom="1440" w:left="1440" w:header="720" w:footer="607"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5EA809" w14:textId="77777777" w:rsidR="008A2A76" w:rsidRDefault="008A2A76">
      <w:r>
        <w:separator/>
      </w:r>
    </w:p>
  </w:endnote>
  <w:endnote w:type="continuationSeparator" w:id="0">
    <w:p w14:paraId="3E311DD6" w14:textId="77777777" w:rsidR="008A2A76" w:rsidRDefault="008A2A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MT">
    <w:altName w:val="HGB1_CNKI"/>
    <w:panose1 w:val="00000000000000000000"/>
    <w:charset w:val="86"/>
    <w:family w:val="auto"/>
    <w:notTrueType/>
    <w:pitch w:val="default"/>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5172E" w14:textId="77777777" w:rsidR="0087537D" w:rsidRDefault="0087537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73F552" w14:textId="77777777" w:rsidR="008A2A76" w:rsidRDefault="008A2A76">
      <w:r>
        <w:separator/>
      </w:r>
    </w:p>
  </w:footnote>
  <w:footnote w:type="continuationSeparator" w:id="0">
    <w:p w14:paraId="68B350B5" w14:textId="77777777" w:rsidR="008A2A76" w:rsidRDefault="008A2A7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87537D" w:rsidRDefault="0087537D">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87537D" w:rsidRDefault="0087537D">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04647" w14:textId="5593A684" w:rsidR="0087537D" w:rsidRDefault="0087537D">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t>Standard Manuscript Template</w:t>
    </w: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123DBB"/>
    <w:multiLevelType w:val="multilevel"/>
    <w:tmpl w:val="0344AD18"/>
    <w:lvl w:ilvl="0">
      <w:start w:val="1"/>
      <w:numFmt w:val="decimal"/>
      <w:pStyle w:val="Heading1"/>
      <w:lvlText w:val="%1."/>
      <w:lvlJc w:val="left"/>
      <w:pPr>
        <w:ind w:left="425" w:hanging="425"/>
      </w:pPr>
      <w:rPr>
        <w:rFonts w:hint="eastAsia"/>
      </w:rPr>
    </w:lvl>
    <w:lvl w:ilvl="1">
      <w:start w:val="1"/>
      <w:numFmt w:val="decimal"/>
      <w:pStyle w:val="Heading2"/>
      <w:lvlText w:val="%1.%2."/>
      <w:lvlJc w:val="left"/>
      <w:pPr>
        <w:ind w:left="851" w:hanging="567"/>
      </w:pPr>
      <w:rPr>
        <w:rFonts w:hint="eastAsia"/>
      </w:rPr>
    </w:lvl>
    <w:lvl w:ilvl="2">
      <w:start w:val="1"/>
      <w:numFmt w:val="decimal"/>
      <w:pStyle w:val="Heading3"/>
      <w:lvlText w:val="%1.%2.%3."/>
      <w:lvlJc w:val="left"/>
      <w:pPr>
        <w:ind w:left="1844" w:hanging="709"/>
      </w:pPr>
      <w:rPr>
        <w:rFonts w:ascii="Calibri" w:hAnsi="Calibri" w:cs="Calibri" w:hint="default"/>
      </w:rPr>
    </w:lvl>
    <w:lvl w:ilvl="3">
      <w:start w:val="1"/>
      <w:numFmt w:val="decimal"/>
      <w:pStyle w:val="Heading4"/>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 w15:restartNumberingAfterBreak="0">
    <w:nsid w:val="26BF17CD"/>
    <w:multiLevelType w:val="hybridMultilevel"/>
    <w:tmpl w:val="5B30D5FC"/>
    <w:lvl w:ilvl="0" w:tplc="40090001">
      <w:numFmt w:val="bullet"/>
      <w:lvlText w:val=""/>
      <w:lvlJc w:val="left"/>
      <w:pPr>
        <w:ind w:left="720" w:hanging="360"/>
      </w:pPr>
      <w:rPr>
        <w:rFonts w:ascii="Symbol" w:eastAsia="Times New Roman"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6FB41A70"/>
    <w:multiLevelType w:val="hybridMultilevel"/>
    <w:tmpl w:val="DECE0FB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244025195">
    <w:abstractNumId w:val="0"/>
  </w:num>
  <w:num w:numId="2" w16cid:durableId="12975612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44107435">
    <w:abstractNumId w:val="2"/>
  </w:num>
  <w:num w:numId="4" w16cid:durableId="155195200">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gFAEITzJ0tAAAA"/>
    <w:docVar w:name="EN.InstantFormat" w:val="&lt;ENInstantFormat&gt;&lt;Enabled&gt;1&lt;/Enabled&gt;&lt;ScanUnformatted&gt;1&lt;/ScanUnformatted&gt;&lt;ScanChanges&gt;1&lt;/ScanChanges&gt;&lt;Suspended&gt;0&lt;/Suspended&gt;&lt;/ENInstantFormat&gt;"/>
    <w:docVar w:name="EN.Layout" w:val="&lt;ENLayout&gt;&lt;Style&gt;JoVE 复制&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wexxaz2pzedaee5rvxap0uzvftxe25t9pv&quot;&gt;My EndNote Library&lt;record-ids&gt;&lt;item&gt;121&lt;/item&gt;&lt;item&gt;123&lt;/item&gt;&lt;item&gt;124&lt;/item&gt;&lt;item&gt;127&lt;/item&gt;&lt;item&gt;130&lt;/item&gt;&lt;item&gt;135&lt;/item&gt;&lt;item&gt;137&lt;/item&gt;&lt;item&gt;139&lt;/item&gt;&lt;item&gt;140&lt;/item&gt;&lt;item&gt;141&lt;/item&gt;&lt;item&gt;143&lt;/item&gt;&lt;item&gt;148&lt;/item&gt;&lt;item&gt;149&lt;/item&gt;&lt;item&gt;150&lt;/item&gt;&lt;item&gt;151&lt;/item&gt;&lt;item&gt;152&lt;/item&gt;&lt;item&gt;153&lt;/item&gt;&lt;item&gt;154&lt;/item&gt;&lt;item&gt;155&lt;/item&gt;&lt;item&gt;156&lt;/item&gt;&lt;item&gt;158&lt;/item&gt;&lt;item&gt;159&lt;/item&gt;&lt;item&gt;160&lt;/item&gt;&lt;item&gt;162&lt;/item&gt;&lt;item&gt;163&lt;/item&gt;&lt;item&gt;164&lt;/item&gt;&lt;item&gt;167&lt;/item&gt;&lt;item&gt;168&lt;/item&gt;&lt;/record-ids&gt;&lt;/item&gt;&lt;/Libraries&gt;"/>
  </w:docVars>
  <w:rsids>
    <w:rsidRoot w:val="006E4797"/>
    <w:rsid w:val="00000C23"/>
    <w:rsid w:val="00002692"/>
    <w:rsid w:val="0000515B"/>
    <w:rsid w:val="00011457"/>
    <w:rsid w:val="00013652"/>
    <w:rsid w:val="00021E38"/>
    <w:rsid w:val="000249ED"/>
    <w:rsid w:val="000317A0"/>
    <w:rsid w:val="000327D8"/>
    <w:rsid w:val="00034DD1"/>
    <w:rsid w:val="00035EF5"/>
    <w:rsid w:val="0004355D"/>
    <w:rsid w:val="000441EC"/>
    <w:rsid w:val="000474EB"/>
    <w:rsid w:val="00057B67"/>
    <w:rsid w:val="00061E0E"/>
    <w:rsid w:val="00066ACF"/>
    <w:rsid w:val="000679DD"/>
    <w:rsid w:val="000679FD"/>
    <w:rsid w:val="00073030"/>
    <w:rsid w:val="0007506F"/>
    <w:rsid w:val="00076815"/>
    <w:rsid w:val="00081F44"/>
    <w:rsid w:val="00082A5F"/>
    <w:rsid w:val="00096FB7"/>
    <w:rsid w:val="000B41B6"/>
    <w:rsid w:val="000C5528"/>
    <w:rsid w:val="000D4580"/>
    <w:rsid w:val="000E2ABF"/>
    <w:rsid w:val="000E3F21"/>
    <w:rsid w:val="000E4C51"/>
    <w:rsid w:val="000F16F9"/>
    <w:rsid w:val="00113324"/>
    <w:rsid w:val="001140E2"/>
    <w:rsid w:val="00114172"/>
    <w:rsid w:val="00117BF6"/>
    <w:rsid w:val="00134232"/>
    <w:rsid w:val="001435A0"/>
    <w:rsid w:val="00147CBA"/>
    <w:rsid w:val="0015327B"/>
    <w:rsid w:val="00154EBB"/>
    <w:rsid w:val="001624E4"/>
    <w:rsid w:val="00164B29"/>
    <w:rsid w:val="00164CE1"/>
    <w:rsid w:val="001678E6"/>
    <w:rsid w:val="001740B1"/>
    <w:rsid w:val="00180777"/>
    <w:rsid w:val="00180890"/>
    <w:rsid w:val="00181A81"/>
    <w:rsid w:val="001868BC"/>
    <w:rsid w:val="00194C04"/>
    <w:rsid w:val="00194CE8"/>
    <w:rsid w:val="001959A2"/>
    <w:rsid w:val="001A110D"/>
    <w:rsid w:val="001A1CA1"/>
    <w:rsid w:val="001C7712"/>
    <w:rsid w:val="001D47CE"/>
    <w:rsid w:val="001F1E14"/>
    <w:rsid w:val="001F3109"/>
    <w:rsid w:val="00204DE5"/>
    <w:rsid w:val="00210DD6"/>
    <w:rsid w:val="002133F8"/>
    <w:rsid w:val="00214319"/>
    <w:rsid w:val="00226946"/>
    <w:rsid w:val="0023296D"/>
    <w:rsid w:val="00232DDC"/>
    <w:rsid w:val="00242C21"/>
    <w:rsid w:val="00245F03"/>
    <w:rsid w:val="00252077"/>
    <w:rsid w:val="00255498"/>
    <w:rsid w:val="002575E5"/>
    <w:rsid w:val="00273EDD"/>
    <w:rsid w:val="00277691"/>
    <w:rsid w:val="00282711"/>
    <w:rsid w:val="002B044C"/>
    <w:rsid w:val="002D1923"/>
    <w:rsid w:val="002D27E9"/>
    <w:rsid w:val="002D76CB"/>
    <w:rsid w:val="002E3CFF"/>
    <w:rsid w:val="002E4196"/>
    <w:rsid w:val="002F6FAF"/>
    <w:rsid w:val="00300DAA"/>
    <w:rsid w:val="0031658E"/>
    <w:rsid w:val="00323310"/>
    <w:rsid w:val="00327FE3"/>
    <w:rsid w:val="00335F54"/>
    <w:rsid w:val="00345B5B"/>
    <w:rsid w:val="00347FFC"/>
    <w:rsid w:val="00351087"/>
    <w:rsid w:val="003534BD"/>
    <w:rsid w:val="003548DA"/>
    <w:rsid w:val="003551CE"/>
    <w:rsid w:val="00367D33"/>
    <w:rsid w:val="00370F78"/>
    <w:rsid w:val="00374130"/>
    <w:rsid w:val="00381853"/>
    <w:rsid w:val="00386516"/>
    <w:rsid w:val="00387CDA"/>
    <w:rsid w:val="00397FD2"/>
    <w:rsid w:val="003A0873"/>
    <w:rsid w:val="003A2610"/>
    <w:rsid w:val="003A4CEE"/>
    <w:rsid w:val="003A5297"/>
    <w:rsid w:val="003A5C43"/>
    <w:rsid w:val="003C0C97"/>
    <w:rsid w:val="003C605E"/>
    <w:rsid w:val="003C79F4"/>
    <w:rsid w:val="003D67E2"/>
    <w:rsid w:val="003E163D"/>
    <w:rsid w:val="003E50F3"/>
    <w:rsid w:val="003F0396"/>
    <w:rsid w:val="0040579A"/>
    <w:rsid w:val="00406993"/>
    <w:rsid w:val="0041434C"/>
    <w:rsid w:val="00414ADE"/>
    <w:rsid w:val="004345DB"/>
    <w:rsid w:val="004361C8"/>
    <w:rsid w:val="00436F4D"/>
    <w:rsid w:val="00440283"/>
    <w:rsid w:val="004442FA"/>
    <w:rsid w:val="00444EA0"/>
    <w:rsid w:val="004620C9"/>
    <w:rsid w:val="00465E6D"/>
    <w:rsid w:val="0048312C"/>
    <w:rsid w:val="004939EE"/>
    <w:rsid w:val="004969D3"/>
    <w:rsid w:val="00497D4F"/>
    <w:rsid w:val="004B2BA4"/>
    <w:rsid w:val="004C0985"/>
    <w:rsid w:val="004C0FFB"/>
    <w:rsid w:val="004D362E"/>
    <w:rsid w:val="004D6799"/>
    <w:rsid w:val="004D7C16"/>
    <w:rsid w:val="004E56BD"/>
    <w:rsid w:val="004E769B"/>
    <w:rsid w:val="004F6AD9"/>
    <w:rsid w:val="00505614"/>
    <w:rsid w:val="00513CCF"/>
    <w:rsid w:val="00516914"/>
    <w:rsid w:val="005348B1"/>
    <w:rsid w:val="00536699"/>
    <w:rsid w:val="00550723"/>
    <w:rsid w:val="00551D82"/>
    <w:rsid w:val="00572844"/>
    <w:rsid w:val="005734D7"/>
    <w:rsid w:val="00575583"/>
    <w:rsid w:val="00575E55"/>
    <w:rsid w:val="005762CF"/>
    <w:rsid w:val="0058325E"/>
    <w:rsid w:val="00585BF5"/>
    <w:rsid w:val="005A637B"/>
    <w:rsid w:val="005B40E7"/>
    <w:rsid w:val="005B525D"/>
    <w:rsid w:val="005C1F16"/>
    <w:rsid w:val="005C2A38"/>
    <w:rsid w:val="005D3A1E"/>
    <w:rsid w:val="005E1EE7"/>
    <w:rsid w:val="005E3D0B"/>
    <w:rsid w:val="005E5F3F"/>
    <w:rsid w:val="00600034"/>
    <w:rsid w:val="0060291B"/>
    <w:rsid w:val="00604100"/>
    <w:rsid w:val="0061414B"/>
    <w:rsid w:val="00615035"/>
    <w:rsid w:val="00622578"/>
    <w:rsid w:val="006239A1"/>
    <w:rsid w:val="00626C07"/>
    <w:rsid w:val="00634672"/>
    <w:rsid w:val="006458AB"/>
    <w:rsid w:val="00655B0F"/>
    <w:rsid w:val="00655F0E"/>
    <w:rsid w:val="00667AB3"/>
    <w:rsid w:val="006755EE"/>
    <w:rsid w:val="006824BF"/>
    <w:rsid w:val="00683581"/>
    <w:rsid w:val="00684B42"/>
    <w:rsid w:val="00691411"/>
    <w:rsid w:val="00692160"/>
    <w:rsid w:val="006A4AD8"/>
    <w:rsid w:val="006B0A13"/>
    <w:rsid w:val="006C1590"/>
    <w:rsid w:val="006E45AF"/>
    <w:rsid w:val="006E4797"/>
    <w:rsid w:val="006E4B35"/>
    <w:rsid w:val="006E4C42"/>
    <w:rsid w:val="006E7C64"/>
    <w:rsid w:val="006F2081"/>
    <w:rsid w:val="00702ADE"/>
    <w:rsid w:val="0070444F"/>
    <w:rsid w:val="007074A6"/>
    <w:rsid w:val="00710A0E"/>
    <w:rsid w:val="00714B2F"/>
    <w:rsid w:val="00714BE0"/>
    <w:rsid w:val="00725C78"/>
    <w:rsid w:val="00736371"/>
    <w:rsid w:val="00741545"/>
    <w:rsid w:val="00751D3D"/>
    <w:rsid w:val="00794641"/>
    <w:rsid w:val="00797655"/>
    <w:rsid w:val="007A4BBA"/>
    <w:rsid w:val="007B488F"/>
    <w:rsid w:val="007B72A4"/>
    <w:rsid w:val="007C3E2F"/>
    <w:rsid w:val="007D282C"/>
    <w:rsid w:val="007D2F65"/>
    <w:rsid w:val="007D3250"/>
    <w:rsid w:val="007D6BE0"/>
    <w:rsid w:val="007F13E9"/>
    <w:rsid w:val="007F2030"/>
    <w:rsid w:val="007F238A"/>
    <w:rsid w:val="00812FD5"/>
    <w:rsid w:val="00825033"/>
    <w:rsid w:val="008333A8"/>
    <w:rsid w:val="00833B96"/>
    <w:rsid w:val="008412BA"/>
    <w:rsid w:val="008425A4"/>
    <w:rsid w:val="008461C6"/>
    <w:rsid w:val="00847614"/>
    <w:rsid w:val="0085421A"/>
    <w:rsid w:val="0085548D"/>
    <w:rsid w:val="008570B5"/>
    <w:rsid w:val="00863F06"/>
    <w:rsid w:val="00872427"/>
    <w:rsid w:val="0087537D"/>
    <w:rsid w:val="00887BA3"/>
    <w:rsid w:val="0089142E"/>
    <w:rsid w:val="008A2A76"/>
    <w:rsid w:val="008A4859"/>
    <w:rsid w:val="008A6744"/>
    <w:rsid w:val="008A6EE4"/>
    <w:rsid w:val="008B149C"/>
    <w:rsid w:val="008B2D50"/>
    <w:rsid w:val="008B35D2"/>
    <w:rsid w:val="008B6F74"/>
    <w:rsid w:val="008C4150"/>
    <w:rsid w:val="008D293E"/>
    <w:rsid w:val="008E11F3"/>
    <w:rsid w:val="008E19AC"/>
    <w:rsid w:val="008E3006"/>
    <w:rsid w:val="008F20CD"/>
    <w:rsid w:val="008F5C10"/>
    <w:rsid w:val="0090712C"/>
    <w:rsid w:val="009203D9"/>
    <w:rsid w:val="00921B75"/>
    <w:rsid w:val="00923730"/>
    <w:rsid w:val="00926D10"/>
    <w:rsid w:val="0093461F"/>
    <w:rsid w:val="009409EA"/>
    <w:rsid w:val="00942991"/>
    <w:rsid w:val="009764CB"/>
    <w:rsid w:val="009930FD"/>
    <w:rsid w:val="00993AF9"/>
    <w:rsid w:val="00994F50"/>
    <w:rsid w:val="009977E7"/>
    <w:rsid w:val="009A59F6"/>
    <w:rsid w:val="009B79AA"/>
    <w:rsid w:val="009C1934"/>
    <w:rsid w:val="009C2F3F"/>
    <w:rsid w:val="009C4F85"/>
    <w:rsid w:val="009D5017"/>
    <w:rsid w:val="009E1B0D"/>
    <w:rsid w:val="009E470B"/>
    <w:rsid w:val="009F22A1"/>
    <w:rsid w:val="00A13A0C"/>
    <w:rsid w:val="00A1684A"/>
    <w:rsid w:val="00A17F23"/>
    <w:rsid w:val="00A23BBD"/>
    <w:rsid w:val="00A279F4"/>
    <w:rsid w:val="00A47CA3"/>
    <w:rsid w:val="00A5075C"/>
    <w:rsid w:val="00A52238"/>
    <w:rsid w:val="00A61636"/>
    <w:rsid w:val="00A624BE"/>
    <w:rsid w:val="00A664B5"/>
    <w:rsid w:val="00A70989"/>
    <w:rsid w:val="00A71895"/>
    <w:rsid w:val="00A71943"/>
    <w:rsid w:val="00A84685"/>
    <w:rsid w:val="00A9341A"/>
    <w:rsid w:val="00A96DB0"/>
    <w:rsid w:val="00A96FDE"/>
    <w:rsid w:val="00AA00A7"/>
    <w:rsid w:val="00AA1C24"/>
    <w:rsid w:val="00AA2166"/>
    <w:rsid w:val="00AB4038"/>
    <w:rsid w:val="00AB6991"/>
    <w:rsid w:val="00AC48F8"/>
    <w:rsid w:val="00AE1EE7"/>
    <w:rsid w:val="00B037D5"/>
    <w:rsid w:val="00B05612"/>
    <w:rsid w:val="00B058E5"/>
    <w:rsid w:val="00B2011C"/>
    <w:rsid w:val="00B249A8"/>
    <w:rsid w:val="00B26D90"/>
    <w:rsid w:val="00B278AD"/>
    <w:rsid w:val="00B31ACB"/>
    <w:rsid w:val="00B37481"/>
    <w:rsid w:val="00B4144B"/>
    <w:rsid w:val="00B42384"/>
    <w:rsid w:val="00B42ADB"/>
    <w:rsid w:val="00B4429D"/>
    <w:rsid w:val="00B66177"/>
    <w:rsid w:val="00B679D9"/>
    <w:rsid w:val="00B81064"/>
    <w:rsid w:val="00B87681"/>
    <w:rsid w:val="00B91A01"/>
    <w:rsid w:val="00BB648F"/>
    <w:rsid w:val="00BC0899"/>
    <w:rsid w:val="00BD2D40"/>
    <w:rsid w:val="00BD2D86"/>
    <w:rsid w:val="00BD3767"/>
    <w:rsid w:val="00BD4036"/>
    <w:rsid w:val="00BD4247"/>
    <w:rsid w:val="00BE11B6"/>
    <w:rsid w:val="00BE1FB3"/>
    <w:rsid w:val="00BE22A2"/>
    <w:rsid w:val="00BE2769"/>
    <w:rsid w:val="00C11D93"/>
    <w:rsid w:val="00C22EB4"/>
    <w:rsid w:val="00C242A3"/>
    <w:rsid w:val="00C26EE6"/>
    <w:rsid w:val="00C27C71"/>
    <w:rsid w:val="00C32B88"/>
    <w:rsid w:val="00C366E0"/>
    <w:rsid w:val="00C415E6"/>
    <w:rsid w:val="00C50C45"/>
    <w:rsid w:val="00C550F3"/>
    <w:rsid w:val="00C6360B"/>
    <w:rsid w:val="00C639DB"/>
    <w:rsid w:val="00C652D8"/>
    <w:rsid w:val="00C71FD8"/>
    <w:rsid w:val="00C875D1"/>
    <w:rsid w:val="00C946BB"/>
    <w:rsid w:val="00CA5B7D"/>
    <w:rsid w:val="00CB1713"/>
    <w:rsid w:val="00CB1783"/>
    <w:rsid w:val="00CD1195"/>
    <w:rsid w:val="00CD764D"/>
    <w:rsid w:val="00CE1D3F"/>
    <w:rsid w:val="00CE73CD"/>
    <w:rsid w:val="00CF2410"/>
    <w:rsid w:val="00D031FD"/>
    <w:rsid w:val="00D07A90"/>
    <w:rsid w:val="00D10332"/>
    <w:rsid w:val="00D24061"/>
    <w:rsid w:val="00D2510B"/>
    <w:rsid w:val="00D522B1"/>
    <w:rsid w:val="00D536F9"/>
    <w:rsid w:val="00D57706"/>
    <w:rsid w:val="00D579DA"/>
    <w:rsid w:val="00D57F1F"/>
    <w:rsid w:val="00D601D1"/>
    <w:rsid w:val="00D661BB"/>
    <w:rsid w:val="00D716B9"/>
    <w:rsid w:val="00D80D55"/>
    <w:rsid w:val="00D80FDE"/>
    <w:rsid w:val="00D8481A"/>
    <w:rsid w:val="00D86D57"/>
    <w:rsid w:val="00D959E7"/>
    <w:rsid w:val="00DA154A"/>
    <w:rsid w:val="00DA3C5C"/>
    <w:rsid w:val="00DA5BDC"/>
    <w:rsid w:val="00DB6E29"/>
    <w:rsid w:val="00DC0E61"/>
    <w:rsid w:val="00DC18A7"/>
    <w:rsid w:val="00DD0D2A"/>
    <w:rsid w:val="00DE208F"/>
    <w:rsid w:val="00DE4017"/>
    <w:rsid w:val="00DF7E50"/>
    <w:rsid w:val="00E03054"/>
    <w:rsid w:val="00E03E52"/>
    <w:rsid w:val="00E22748"/>
    <w:rsid w:val="00E348CA"/>
    <w:rsid w:val="00E401D5"/>
    <w:rsid w:val="00E51036"/>
    <w:rsid w:val="00E5424A"/>
    <w:rsid w:val="00E54616"/>
    <w:rsid w:val="00E76CD5"/>
    <w:rsid w:val="00E82157"/>
    <w:rsid w:val="00E82E6B"/>
    <w:rsid w:val="00E83E73"/>
    <w:rsid w:val="00E90914"/>
    <w:rsid w:val="00EA0FEF"/>
    <w:rsid w:val="00EB1E68"/>
    <w:rsid w:val="00EB772E"/>
    <w:rsid w:val="00EC0649"/>
    <w:rsid w:val="00EC40C5"/>
    <w:rsid w:val="00EC57F0"/>
    <w:rsid w:val="00EC5C12"/>
    <w:rsid w:val="00EC7BA6"/>
    <w:rsid w:val="00EE4519"/>
    <w:rsid w:val="00EE7545"/>
    <w:rsid w:val="00EF2BA6"/>
    <w:rsid w:val="00EF5234"/>
    <w:rsid w:val="00EF66DB"/>
    <w:rsid w:val="00F058C8"/>
    <w:rsid w:val="00F109A1"/>
    <w:rsid w:val="00F1216B"/>
    <w:rsid w:val="00F22FB1"/>
    <w:rsid w:val="00F36869"/>
    <w:rsid w:val="00F41DE1"/>
    <w:rsid w:val="00F5356B"/>
    <w:rsid w:val="00F6508A"/>
    <w:rsid w:val="00F7058F"/>
    <w:rsid w:val="00F71246"/>
    <w:rsid w:val="00F72213"/>
    <w:rsid w:val="00F729C6"/>
    <w:rsid w:val="00F748CE"/>
    <w:rsid w:val="00F7589D"/>
    <w:rsid w:val="00F915AC"/>
    <w:rsid w:val="00FA3B53"/>
    <w:rsid w:val="00FA6C9C"/>
    <w:rsid w:val="00FB167E"/>
    <w:rsid w:val="00FC2776"/>
    <w:rsid w:val="00FD173D"/>
    <w:rsid w:val="00FD615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15:docId w15:val="{21C82526-25A3-4640-B0AC-3B3ED2936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01D1"/>
  </w:style>
  <w:style w:type="paragraph" w:styleId="Heading1">
    <w:name w:val="heading 1"/>
    <w:basedOn w:val="Normal"/>
    <w:next w:val="Normal"/>
    <w:uiPriority w:val="9"/>
    <w:qFormat/>
    <w:rsid w:val="00066ACF"/>
    <w:pPr>
      <w:numPr>
        <w:numId w:val="1"/>
      </w:numPr>
      <w:spacing w:beforeLines="50" w:before="50" w:afterLines="100" w:after="100"/>
      <w:outlineLvl w:val="0"/>
    </w:pPr>
    <w:rPr>
      <w:b/>
      <w:szCs w:val="28"/>
    </w:rPr>
  </w:style>
  <w:style w:type="paragraph" w:styleId="Heading2">
    <w:name w:val="heading 2"/>
    <w:basedOn w:val="Normal"/>
    <w:next w:val="Normal"/>
    <w:link w:val="Heading2Char"/>
    <w:uiPriority w:val="9"/>
    <w:unhideWhenUsed/>
    <w:qFormat/>
    <w:rsid w:val="004C0FFB"/>
    <w:pPr>
      <w:numPr>
        <w:ilvl w:val="1"/>
        <w:numId w:val="1"/>
      </w:numPr>
      <w:ind w:leftChars="100" w:left="667"/>
      <w:outlineLvl w:val="1"/>
    </w:pPr>
  </w:style>
  <w:style w:type="paragraph" w:styleId="Heading3">
    <w:name w:val="heading 3"/>
    <w:basedOn w:val="Normal"/>
    <w:next w:val="Normal"/>
    <w:uiPriority w:val="9"/>
    <w:unhideWhenUsed/>
    <w:qFormat/>
    <w:rsid w:val="004C0FFB"/>
    <w:pPr>
      <w:numPr>
        <w:ilvl w:val="2"/>
        <w:numId w:val="1"/>
      </w:numPr>
      <w:ind w:leftChars="200" w:left="909"/>
      <w:outlineLvl w:val="2"/>
    </w:pPr>
    <w:rPr>
      <w:rFonts w:eastAsia="Cambria" w:cs="Cambria"/>
    </w:rPr>
  </w:style>
  <w:style w:type="paragraph" w:styleId="Heading4">
    <w:name w:val="heading 4"/>
    <w:basedOn w:val="Normal"/>
    <w:next w:val="Normal"/>
    <w:uiPriority w:val="9"/>
    <w:unhideWhenUsed/>
    <w:qFormat/>
    <w:rsid w:val="00A84685"/>
    <w:pPr>
      <w:numPr>
        <w:ilvl w:val="3"/>
        <w:numId w:val="1"/>
      </w:numPr>
      <w:spacing w:before="240" w:after="2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921B75"/>
    <w:pPr>
      <w:keepNext/>
      <w:keepLines/>
      <w:spacing w:before="240" w:after="64" w:line="320" w:lineRule="auto"/>
      <w:outlineLvl w:val="6"/>
    </w:pPr>
    <w:rPr>
      <w:b/>
      <w:bCs/>
    </w:rPr>
  </w:style>
  <w:style w:type="paragraph" w:styleId="Heading8">
    <w:name w:val="heading 8"/>
    <w:basedOn w:val="Normal"/>
    <w:next w:val="Normal"/>
    <w:link w:val="Heading8Char"/>
    <w:uiPriority w:val="9"/>
    <w:semiHidden/>
    <w:unhideWhenUsed/>
    <w:qFormat/>
    <w:rsid w:val="00921B75"/>
    <w:pPr>
      <w:keepNext/>
      <w:keepLines/>
      <w:spacing w:before="240" w:after="64" w:line="320" w:lineRule="auto"/>
      <w:outlineLvl w:val="7"/>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1">
    <w:name w:val="未处理的提及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styleId="LineNumber">
    <w:name w:val="line number"/>
    <w:basedOn w:val="DefaultParagraphFont"/>
    <w:uiPriority w:val="99"/>
    <w:semiHidden/>
    <w:unhideWhenUsed/>
    <w:rsid w:val="00147CBA"/>
  </w:style>
  <w:style w:type="character" w:styleId="CommentReference">
    <w:name w:val="annotation reference"/>
    <w:basedOn w:val="DefaultParagraphFont"/>
    <w:uiPriority w:val="99"/>
    <w:semiHidden/>
    <w:unhideWhenUsed/>
    <w:rsid w:val="008B2D50"/>
    <w:rPr>
      <w:sz w:val="16"/>
      <w:szCs w:val="16"/>
    </w:rPr>
  </w:style>
  <w:style w:type="paragraph" w:styleId="CommentText">
    <w:name w:val="annotation text"/>
    <w:basedOn w:val="Normal"/>
    <w:link w:val="CommentTextChar"/>
    <w:uiPriority w:val="99"/>
    <w:unhideWhenUsed/>
    <w:rsid w:val="008B2D50"/>
    <w:rPr>
      <w:sz w:val="20"/>
      <w:szCs w:val="20"/>
    </w:rPr>
  </w:style>
  <w:style w:type="character" w:customStyle="1" w:styleId="CommentTextChar">
    <w:name w:val="Comment Text Char"/>
    <w:basedOn w:val="DefaultParagraphFont"/>
    <w:link w:val="CommentText"/>
    <w:uiPriority w:val="99"/>
    <w:rsid w:val="008B2D50"/>
    <w:rPr>
      <w:sz w:val="20"/>
      <w:szCs w:val="20"/>
    </w:rPr>
  </w:style>
  <w:style w:type="paragraph" w:styleId="CommentSubject">
    <w:name w:val="annotation subject"/>
    <w:basedOn w:val="CommentText"/>
    <w:next w:val="CommentText"/>
    <w:link w:val="CommentSubjectChar"/>
    <w:uiPriority w:val="99"/>
    <w:semiHidden/>
    <w:unhideWhenUsed/>
    <w:rsid w:val="008B2D50"/>
    <w:rPr>
      <w:b/>
      <w:bCs/>
    </w:rPr>
  </w:style>
  <w:style w:type="character" w:customStyle="1" w:styleId="CommentSubjectChar">
    <w:name w:val="Comment Subject Char"/>
    <w:basedOn w:val="CommentTextChar"/>
    <w:link w:val="CommentSubject"/>
    <w:uiPriority w:val="99"/>
    <w:semiHidden/>
    <w:rsid w:val="008B2D50"/>
    <w:rPr>
      <w:b/>
      <w:bCs/>
      <w:sz w:val="20"/>
      <w:szCs w:val="20"/>
    </w:rPr>
  </w:style>
  <w:style w:type="character" w:customStyle="1" w:styleId="cf01">
    <w:name w:val="cf01"/>
    <w:basedOn w:val="DefaultParagraphFont"/>
    <w:rsid w:val="00516914"/>
    <w:rPr>
      <w:rFonts w:ascii="Segoe UI" w:hAnsi="Segoe UI" w:cs="Segoe UI" w:hint="default"/>
      <w:sz w:val="18"/>
      <w:szCs w:val="18"/>
    </w:rPr>
  </w:style>
  <w:style w:type="paragraph" w:customStyle="1" w:styleId="Paragraph">
    <w:name w:val="Paragraph"/>
    <w:basedOn w:val="Normal"/>
    <w:rsid w:val="00C639DB"/>
    <w:pPr>
      <w:widowControl/>
      <w:spacing w:before="120"/>
      <w:ind w:firstLine="720"/>
      <w:jc w:val="left"/>
    </w:pPr>
    <w:rPr>
      <w:rFonts w:ascii="Times New Roman" w:eastAsia="Times New Roman" w:hAnsi="Times New Roman" w:cs="Times New Roman"/>
    </w:rPr>
  </w:style>
  <w:style w:type="character" w:customStyle="1" w:styleId="Heading8Char">
    <w:name w:val="Heading 8 Char"/>
    <w:basedOn w:val="DefaultParagraphFont"/>
    <w:link w:val="Heading8"/>
    <w:uiPriority w:val="9"/>
    <w:semiHidden/>
    <w:rsid w:val="00921B75"/>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921B75"/>
    <w:rPr>
      <w:b/>
      <w:bCs/>
    </w:rPr>
  </w:style>
  <w:style w:type="character" w:customStyle="1" w:styleId="Heading2Char">
    <w:name w:val="Heading 2 Char"/>
    <w:basedOn w:val="DefaultParagraphFont"/>
    <w:link w:val="Heading2"/>
    <w:uiPriority w:val="9"/>
    <w:rsid w:val="004C0FFB"/>
  </w:style>
  <w:style w:type="character" w:customStyle="1" w:styleId="SubtitleChar">
    <w:name w:val="Subtitle Char"/>
    <w:basedOn w:val="DefaultParagraphFont"/>
    <w:link w:val="Subtitle"/>
    <w:uiPriority w:val="11"/>
    <w:rsid w:val="00921B75"/>
    <w:rPr>
      <w:rFonts w:ascii="Georgia" w:eastAsia="Georgia" w:hAnsi="Georgia" w:cs="Georgia"/>
      <w:i/>
      <w:color w:val="666666"/>
      <w:sz w:val="48"/>
      <w:szCs w:val="48"/>
    </w:rPr>
  </w:style>
  <w:style w:type="paragraph" w:customStyle="1" w:styleId="Acknowledgement">
    <w:name w:val="Acknowledgement"/>
    <w:basedOn w:val="Normal"/>
    <w:rsid w:val="000D4580"/>
    <w:pPr>
      <w:widowControl/>
      <w:spacing w:before="120"/>
      <w:ind w:left="720" w:hanging="720"/>
      <w:jc w:val="left"/>
    </w:pPr>
    <w:rPr>
      <w:rFonts w:ascii="Times New Roman" w:eastAsia="Times New Roman" w:hAnsi="Times New Roman" w:cs="Times New Roman"/>
    </w:rPr>
  </w:style>
  <w:style w:type="paragraph" w:customStyle="1" w:styleId="EndNoteBibliographyTitle">
    <w:name w:val="EndNote Bibliography Title"/>
    <w:basedOn w:val="Normal"/>
    <w:link w:val="EndNoteBibliographyTitle0"/>
    <w:rsid w:val="00A71943"/>
    <w:pPr>
      <w:jc w:val="center"/>
    </w:pPr>
    <w:rPr>
      <w:noProof/>
    </w:rPr>
  </w:style>
  <w:style w:type="character" w:customStyle="1" w:styleId="EndNoteBibliographyTitle0">
    <w:name w:val="EndNote Bibliography Title 字符"/>
    <w:basedOn w:val="DefaultParagraphFont"/>
    <w:link w:val="EndNoteBibliographyTitle"/>
    <w:rsid w:val="00A71943"/>
    <w:rPr>
      <w:noProof/>
    </w:rPr>
  </w:style>
  <w:style w:type="paragraph" w:customStyle="1" w:styleId="EndNoteBibliography">
    <w:name w:val="EndNote Bibliography"/>
    <w:basedOn w:val="Normal"/>
    <w:link w:val="EndNoteBibliography0"/>
    <w:rsid w:val="00A71943"/>
    <w:rPr>
      <w:noProof/>
    </w:rPr>
  </w:style>
  <w:style w:type="character" w:customStyle="1" w:styleId="EndNoteBibliography0">
    <w:name w:val="EndNote Bibliography 字符"/>
    <w:basedOn w:val="DefaultParagraphFont"/>
    <w:link w:val="EndNoteBibliography"/>
    <w:rsid w:val="00A71943"/>
    <w:rPr>
      <w:noProof/>
    </w:rPr>
  </w:style>
  <w:style w:type="paragraph" w:styleId="NoSpacing">
    <w:name w:val="No Spacing"/>
    <w:uiPriority w:val="1"/>
    <w:qFormat/>
    <w:rsid w:val="000679FD"/>
  </w:style>
  <w:style w:type="paragraph" w:styleId="BalloonText">
    <w:name w:val="Balloon Text"/>
    <w:basedOn w:val="Normal"/>
    <w:link w:val="BalloonTextChar"/>
    <w:uiPriority w:val="99"/>
    <w:semiHidden/>
    <w:unhideWhenUsed/>
    <w:rsid w:val="007C3E2F"/>
    <w:rPr>
      <w:sz w:val="18"/>
      <w:szCs w:val="18"/>
    </w:rPr>
  </w:style>
  <w:style w:type="character" w:customStyle="1" w:styleId="BalloonTextChar">
    <w:name w:val="Balloon Text Char"/>
    <w:basedOn w:val="DefaultParagraphFont"/>
    <w:link w:val="BalloonText"/>
    <w:uiPriority w:val="99"/>
    <w:semiHidden/>
    <w:rsid w:val="007C3E2F"/>
    <w:rPr>
      <w:sz w:val="18"/>
      <w:szCs w:val="18"/>
    </w:rPr>
  </w:style>
  <w:style w:type="character" w:customStyle="1" w:styleId="UnresolvedMention1">
    <w:name w:val="Unresolved Mention1"/>
    <w:basedOn w:val="DefaultParagraphFont"/>
    <w:uiPriority w:val="99"/>
    <w:semiHidden/>
    <w:unhideWhenUsed/>
    <w:rsid w:val="00B37481"/>
    <w:rPr>
      <w:color w:val="605E5C"/>
      <w:shd w:val="clear" w:color="auto" w:fill="E1DFDD"/>
    </w:rPr>
  </w:style>
  <w:style w:type="paragraph" w:styleId="NormalWeb">
    <w:name w:val="Normal (Web)"/>
    <w:basedOn w:val="Normal"/>
    <w:uiPriority w:val="99"/>
    <w:semiHidden/>
    <w:unhideWhenUsed/>
    <w:rsid w:val="00E90914"/>
    <w:pPr>
      <w:widowControl/>
      <w:spacing w:before="100" w:beforeAutospacing="1" w:after="100" w:afterAutospacing="1"/>
      <w:jc w:val="left"/>
    </w:pPr>
    <w:rPr>
      <w:rFonts w:ascii="Times New Roman" w:eastAsia="Times New Roman" w:hAnsi="Times New Roman" w:cs="Times New Roman"/>
      <w:lang w:val="en-IN" w:eastAsia="en-IN"/>
    </w:rPr>
  </w:style>
  <w:style w:type="character" w:styleId="Emphasis">
    <w:name w:val="Emphasis"/>
    <w:basedOn w:val="DefaultParagraphFont"/>
    <w:uiPriority w:val="20"/>
    <w:qFormat/>
    <w:rsid w:val="00E90914"/>
    <w:rPr>
      <w:i/>
      <w:iCs/>
    </w:rPr>
  </w:style>
  <w:style w:type="character" w:styleId="Strong">
    <w:name w:val="Strong"/>
    <w:basedOn w:val="DefaultParagraphFont"/>
    <w:uiPriority w:val="22"/>
    <w:qFormat/>
    <w:rsid w:val="00E9091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1975621">
      <w:bodyDiv w:val="1"/>
      <w:marLeft w:val="0"/>
      <w:marRight w:val="0"/>
      <w:marTop w:val="0"/>
      <w:marBottom w:val="0"/>
      <w:divBdr>
        <w:top w:val="none" w:sz="0" w:space="0" w:color="auto"/>
        <w:left w:val="none" w:sz="0" w:space="0" w:color="auto"/>
        <w:bottom w:val="none" w:sz="0" w:space="0" w:color="auto"/>
        <w:right w:val="none" w:sz="0" w:space="0" w:color="auto"/>
      </w:divBdr>
    </w:div>
    <w:div w:id="192233999">
      <w:bodyDiv w:val="1"/>
      <w:marLeft w:val="0"/>
      <w:marRight w:val="0"/>
      <w:marTop w:val="0"/>
      <w:marBottom w:val="0"/>
      <w:divBdr>
        <w:top w:val="none" w:sz="0" w:space="0" w:color="auto"/>
        <w:left w:val="none" w:sz="0" w:space="0" w:color="auto"/>
        <w:bottom w:val="none" w:sz="0" w:space="0" w:color="auto"/>
        <w:right w:val="none" w:sz="0" w:space="0" w:color="auto"/>
      </w:divBdr>
    </w:div>
    <w:div w:id="335813093">
      <w:bodyDiv w:val="1"/>
      <w:marLeft w:val="0"/>
      <w:marRight w:val="0"/>
      <w:marTop w:val="0"/>
      <w:marBottom w:val="0"/>
      <w:divBdr>
        <w:top w:val="none" w:sz="0" w:space="0" w:color="auto"/>
        <w:left w:val="none" w:sz="0" w:space="0" w:color="auto"/>
        <w:bottom w:val="none" w:sz="0" w:space="0" w:color="auto"/>
        <w:right w:val="none" w:sz="0" w:space="0" w:color="auto"/>
      </w:divBdr>
    </w:div>
    <w:div w:id="579367491">
      <w:bodyDiv w:val="1"/>
      <w:marLeft w:val="0"/>
      <w:marRight w:val="0"/>
      <w:marTop w:val="0"/>
      <w:marBottom w:val="0"/>
      <w:divBdr>
        <w:top w:val="none" w:sz="0" w:space="0" w:color="auto"/>
        <w:left w:val="none" w:sz="0" w:space="0" w:color="auto"/>
        <w:bottom w:val="none" w:sz="0" w:space="0" w:color="auto"/>
        <w:right w:val="none" w:sz="0" w:space="0" w:color="auto"/>
      </w:divBdr>
    </w:div>
    <w:div w:id="1075978428">
      <w:bodyDiv w:val="1"/>
      <w:marLeft w:val="0"/>
      <w:marRight w:val="0"/>
      <w:marTop w:val="0"/>
      <w:marBottom w:val="0"/>
      <w:divBdr>
        <w:top w:val="none" w:sz="0" w:space="0" w:color="auto"/>
        <w:left w:val="none" w:sz="0" w:space="0" w:color="auto"/>
        <w:bottom w:val="none" w:sz="0" w:space="0" w:color="auto"/>
        <w:right w:val="none" w:sz="0" w:space="0" w:color="auto"/>
      </w:divBdr>
    </w:div>
    <w:div w:id="1243491940">
      <w:bodyDiv w:val="1"/>
      <w:marLeft w:val="0"/>
      <w:marRight w:val="0"/>
      <w:marTop w:val="0"/>
      <w:marBottom w:val="0"/>
      <w:divBdr>
        <w:top w:val="none" w:sz="0" w:space="0" w:color="auto"/>
        <w:left w:val="none" w:sz="0" w:space="0" w:color="auto"/>
        <w:bottom w:val="none" w:sz="0" w:space="0" w:color="auto"/>
        <w:right w:val="none" w:sz="0" w:space="0" w:color="auto"/>
      </w:divBdr>
    </w:div>
    <w:div w:id="1249729580">
      <w:bodyDiv w:val="1"/>
      <w:marLeft w:val="0"/>
      <w:marRight w:val="0"/>
      <w:marTop w:val="0"/>
      <w:marBottom w:val="0"/>
      <w:divBdr>
        <w:top w:val="none" w:sz="0" w:space="0" w:color="auto"/>
        <w:left w:val="none" w:sz="0" w:space="0" w:color="auto"/>
        <w:bottom w:val="none" w:sz="0" w:space="0" w:color="auto"/>
        <w:right w:val="none" w:sz="0" w:space="0" w:color="auto"/>
      </w:divBdr>
    </w:div>
    <w:div w:id="1352608920">
      <w:bodyDiv w:val="1"/>
      <w:marLeft w:val="0"/>
      <w:marRight w:val="0"/>
      <w:marTop w:val="0"/>
      <w:marBottom w:val="0"/>
      <w:divBdr>
        <w:top w:val="none" w:sz="0" w:space="0" w:color="auto"/>
        <w:left w:val="none" w:sz="0" w:space="0" w:color="auto"/>
        <w:bottom w:val="none" w:sz="0" w:space="0" w:color="auto"/>
        <w:right w:val="none" w:sz="0" w:space="0" w:color="auto"/>
      </w:divBdr>
    </w:div>
    <w:div w:id="1775859146">
      <w:bodyDiv w:val="1"/>
      <w:marLeft w:val="0"/>
      <w:marRight w:val="0"/>
      <w:marTop w:val="0"/>
      <w:marBottom w:val="0"/>
      <w:divBdr>
        <w:top w:val="none" w:sz="0" w:space="0" w:color="auto"/>
        <w:left w:val="none" w:sz="0" w:space="0" w:color="auto"/>
        <w:bottom w:val="none" w:sz="0" w:space="0" w:color="auto"/>
        <w:right w:val="none" w:sz="0" w:space="0" w:color="auto"/>
      </w:divBdr>
    </w:div>
    <w:div w:id="2015374524">
      <w:bodyDiv w:val="1"/>
      <w:marLeft w:val="0"/>
      <w:marRight w:val="0"/>
      <w:marTop w:val="0"/>
      <w:marBottom w:val="0"/>
      <w:divBdr>
        <w:top w:val="none" w:sz="0" w:space="0" w:color="auto"/>
        <w:left w:val="none" w:sz="0" w:space="0" w:color="auto"/>
        <w:bottom w:val="none" w:sz="0" w:space="0" w:color="auto"/>
        <w:right w:val="none" w:sz="0" w:space="0" w:color="auto"/>
      </w:divBdr>
      <w:divsChild>
        <w:div w:id="79733755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ang_congping@gzlab.ac.cn"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GZYi111@163.com" TargetMode="External"/><Relationship Id="rId4" Type="http://schemas.openxmlformats.org/officeDocument/2006/relationships/settings" Target="settings.xml"/><Relationship Id="rId9" Type="http://schemas.openxmlformats.org/officeDocument/2006/relationships/hyperlink" Target="mailto:ye_zhimin@gzlab.ac.cn"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3B094D-5236-4BB6-9186-3FD047C175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4</Pages>
  <Words>7627</Words>
  <Characters>44547</Characters>
  <Application>Microsoft Office Word</Application>
  <DocSecurity>0</DocSecurity>
  <Lines>840</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Debopriya Sadhukhan</cp:lastModifiedBy>
  <cp:revision>2</cp:revision>
  <dcterms:created xsi:type="dcterms:W3CDTF">2025-08-25T16:55:00Z</dcterms:created>
  <dcterms:modified xsi:type="dcterms:W3CDTF">2025-08-31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ies>
</file>